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shd w:val="clear" w:color="auto" w:fill="918CD6"/>
        <w:tblLook w:val="0000" w:firstRow="0" w:lastRow="0" w:firstColumn="0" w:lastColumn="0" w:noHBand="0" w:noVBand="0"/>
      </w:tblPr>
      <w:tblGrid>
        <w:gridCol w:w="6896"/>
        <w:gridCol w:w="2027"/>
      </w:tblGrid>
      <w:tr w:rsidR="002F7B82" w:rsidRPr="0011073F" w:rsidTr="00B2781B">
        <w:tc>
          <w:tcPr>
            <w:tcW w:w="0" w:type="auto"/>
            <w:tcBorders>
              <w:top w:val="nil"/>
              <w:left w:val="nil"/>
              <w:bottom w:val="single" w:sz="18" w:space="0" w:color="FFFFFF"/>
              <w:right w:val="nil"/>
            </w:tcBorders>
            <w:shd w:val="clear" w:color="auto" w:fill="918CD6"/>
            <w:tcMar>
              <w:top w:w="0" w:type="dxa"/>
              <w:left w:w="28" w:type="dxa"/>
              <w:bottom w:w="0" w:type="dxa"/>
              <w:right w:w="28" w:type="dxa"/>
            </w:tcMar>
          </w:tcPr>
          <w:p w:rsidR="002F7B82" w:rsidRPr="0011073F" w:rsidRDefault="002F7B82" w:rsidP="00B2781B">
            <w:pPr>
              <w:keepNext/>
              <w:ind w:firstLine="6"/>
              <w:jc w:val="left"/>
              <w:outlineLvl w:val="3"/>
              <w:rPr>
                <w:rFonts w:ascii="Arial" w:hAnsi="Arial" w:cs="Arial"/>
                <w:color w:val="FFFFFF"/>
                <w:sz w:val="32"/>
              </w:rPr>
            </w:pPr>
            <w:r>
              <w:rPr>
                <w:rFonts w:ascii="Arial" w:hAnsi="Arial" w:cs="Arial"/>
                <w:color w:val="FFFFFF"/>
                <w:sz w:val="32"/>
              </w:rPr>
              <w:t>S</w:t>
            </w:r>
            <w:r w:rsidRPr="0011073F">
              <w:rPr>
                <w:rFonts w:ascii="Arial" w:hAnsi="Arial" w:cs="Arial"/>
                <w:color w:val="FFFFFF"/>
                <w:sz w:val="32"/>
              </w:rPr>
              <w:t>PORTSCIENCE · sportsci.org</w:t>
            </w:r>
          </w:p>
        </w:tc>
        <w:tc>
          <w:tcPr>
            <w:tcW w:w="0" w:type="auto"/>
            <w:tcBorders>
              <w:top w:val="nil"/>
              <w:left w:val="nil"/>
              <w:bottom w:val="single" w:sz="18" w:space="0" w:color="FFFFFF"/>
              <w:right w:val="nil"/>
            </w:tcBorders>
            <w:shd w:val="clear" w:color="auto" w:fill="918CD6"/>
            <w:tcMar>
              <w:top w:w="0" w:type="dxa"/>
              <w:left w:w="0" w:type="dxa"/>
              <w:bottom w:w="0" w:type="dxa"/>
              <w:right w:w="57" w:type="dxa"/>
            </w:tcMar>
            <w:vAlign w:val="bottom"/>
          </w:tcPr>
          <w:p w:rsidR="002F7B82" w:rsidRPr="0011073F" w:rsidRDefault="00A24801" w:rsidP="00B2781B">
            <w:pPr>
              <w:keepNext/>
              <w:spacing w:before="20"/>
              <w:ind w:firstLine="6"/>
              <w:jc w:val="right"/>
              <w:outlineLvl w:val="4"/>
              <w:rPr>
                <w:rFonts w:ascii="Arial" w:hAnsi="Arial" w:cs="Arial"/>
                <w:b/>
                <w:bCs/>
                <w:color w:val="FFFFFF"/>
              </w:rPr>
            </w:pPr>
            <w:r>
              <w:rPr>
                <w:rFonts w:ascii="Arial" w:hAnsi="Arial" w:cs="Arial"/>
                <w:noProof/>
                <w:color w:val="0000FF"/>
              </w:rPr>
              <w:drawing>
                <wp:inline distT="0" distB="0" distL="0" distR="0" wp14:anchorId="0FBF53CD" wp14:editId="39FE87C9">
                  <wp:extent cx="822960" cy="182880"/>
                  <wp:effectExtent l="0" t="0" r="0" b="7620"/>
                  <wp:docPr id="1" name="Picture 1" descr="Latest issue">
                    <a:hlinkClick xmlns:a="http://schemas.openxmlformats.org/drawingml/2006/main" r:id="rId9" tgtFrame="_top" tooltip="Link to latest issue of Sportscienc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est issu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2960" cy="182880"/>
                          </a:xfrm>
                          <a:prstGeom prst="rect">
                            <a:avLst/>
                          </a:prstGeom>
                          <a:noFill/>
                          <a:ln>
                            <a:noFill/>
                          </a:ln>
                        </pic:spPr>
                      </pic:pic>
                    </a:graphicData>
                  </a:graphic>
                </wp:inline>
              </w:drawing>
            </w:r>
          </w:p>
        </w:tc>
      </w:tr>
      <w:tr w:rsidR="002F7B82" w:rsidRPr="0011073F" w:rsidTr="00B2781B">
        <w:tc>
          <w:tcPr>
            <w:tcW w:w="0" w:type="auto"/>
            <w:tcBorders>
              <w:top w:val="single" w:sz="18" w:space="0" w:color="FFFFFF"/>
              <w:left w:val="nil"/>
              <w:bottom w:val="nil"/>
              <w:right w:val="nil"/>
            </w:tcBorders>
            <w:shd w:val="clear" w:color="auto" w:fill="918CD6"/>
            <w:tcMar>
              <w:top w:w="0" w:type="dxa"/>
              <w:left w:w="28" w:type="dxa"/>
              <w:bottom w:w="0" w:type="dxa"/>
              <w:right w:w="28" w:type="dxa"/>
            </w:tcMar>
          </w:tcPr>
          <w:p w:rsidR="002F7B82" w:rsidRPr="006207DB" w:rsidRDefault="00663577" w:rsidP="00B2781B">
            <w:pPr>
              <w:keepNext/>
              <w:spacing w:before="20"/>
              <w:ind w:firstLine="6"/>
              <w:jc w:val="left"/>
              <w:outlineLvl w:val="4"/>
              <w:rPr>
                <w:rFonts w:ascii="Arial" w:hAnsi="Arial" w:cs="Arial"/>
                <w:b/>
                <w:bCs/>
                <w:color w:val="FFFFFF"/>
              </w:rPr>
            </w:pPr>
            <w:r>
              <w:rPr>
                <w:rFonts w:ascii="Arial" w:hAnsi="Arial" w:cs="Arial"/>
                <w:b/>
                <w:bCs/>
                <w:color w:val="FFFFFF"/>
              </w:rPr>
              <w:t xml:space="preserve">News &amp; Comment </w:t>
            </w:r>
            <w:r w:rsidRPr="006207DB">
              <w:rPr>
                <w:rFonts w:ascii="Arial" w:hAnsi="Arial" w:cs="Arial"/>
                <w:b/>
                <w:bCs/>
                <w:color w:val="FFFFFF"/>
              </w:rPr>
              <w:t xml:space="preserve">/ </w:t>
            </w:r>
            <w:r>
              <w:rPr>
                <w:rFonts w:ascii="Arial" w:hAnsi="Arial" w:cs="Arial"/>
                <w:b/>
                <w:bCs/>
                <w:color w:val="FFFFFF"/>
              </w:rPr>
              <w:t>Training &amp; Performance</w:t>
            </w:r>
          </w:p>
        </w:tc>
        <w:tc>
          <w:tcPr>
            <w:tcW w:w="0" w:type="auto"/>
            <w:tcBorders>
              <w:top w:val="single" w:sz="18" w:space="0" w:color="FFFFFF"/>
              <w:left w:val="nil"/>
              <w:bottom w:val="nil"/>
              <w:right w:val="nil"/>
            </w:tcBorders>
            <w:shd w:val="clear" w:color="auto" w:fill="918CD6"/>
            <w:tcMar>
              <w:top w:w="0" w:type="dxa"/>
              <w:left w:w="0" w:type="dxa"/>
              <w:bottom w:w="0" w:type="dxa"/>
              <w:right w:w="57" w:type="dxa"/>
            </w:tcMar>
            <w:vAlign w:val="bottom"/>
          </w:tcPr>
          <w:p w:rsidR="002F7B82" w:rsidRPr="0011073F" w:rsidRDefault="00A24801" w:rsidP="00B2781B">
            <w:pPr>
              <w:keepNext/>
              <w:spacing w:before="20"/>
              <w:ind w:firstLine="6"/>
              <w:jc w:val="right"/>
              <w:outlineLvl w:val="4"/>
              <w:rPr>
                <w:rFonts w:ascii="Arial" w:hAnsi="Arial" w:cs="Arial"/>
                <w:b/>
                <w:bCs/>
                <w:color w:val="FFFFFF"/>
              </w:rPr>
            </w:pPr>
            <w:bookmarkStart w:id="0" w:name="_GoBack"/>
            <w:r>
              <w:rPr>
                <w:rFonts w:ascii="Arial" w:hAnsi="Arial" w:cs="Arial"/>
                <w:noProof/>
                <w:color w:val="FFFFFF"/>
              </w:rPr>
              <w:drawing>
                <wp:inline distT="0" distB="0" distL="0" distR="0" wp14:anchorId="74ABF937" wp14:editId="0484B2F6">
                  <wp:extent cx="708660" cy="175260"/>
                  <wp:effectExtent l="0" t="0" r="0" b="0"/>
                  <wp:docPr id="2" name="Picture 2" descr="This issue">
                    <a:hlinkClick xmlns:a="http://schemas.openxmlformats.org/drawingml/2006/main" r:id="rId11" tgtFrame="_top" tooltip="Link to issue of Sportscience containing this artic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is issu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08660" cy="175260"/>
                          </a:xfrm>
                          <a:prstGeom prst="rect">
                            <a:avLst/>
                          </a:prstGeom>
                          <a:noFill/>
                          <a:ln>
                            <a:noFill/>
                          </a:ln>
                        </pic:spPr>
                      </pic:pic>
                    </a:graphicData>
                  </a:graphic>
                </wp:inline>
              </w:drawing>
            </w:r>
            <w:bookmarkEnd w:id="0"/>
          </w:p>
        </w:tc>
      </w:tr>
    </w:tbl>
    <w:p w:rsidR="005F5EF6" w:rsidRPr="006E637B" w:rsidRDefault="00B33475" w:rsidP="00F51E69">
      <w:pPr>
        <w:pStyle w:val="Title"/>
        <w:suppressAutoHyphens/>
      </w:pPr>
      <w:r>
        <w:t>Reflective Practice</w:t>
      </w:r>
      <w:r w:rsidR="00963EBD">
        <w:t xml:space="preserve"> for </w:t>
      </w:r>
      <w:r w:rsidR="00B67619">
        <w:t>Athletes</w:t>
      </w:r>
      <w:r w:rsidR="009613FC">
        <w:t>, Coaches</w:t>
      </w:r>
      <w:r w:rsidR="00B67619">
        <w:t xml:space="preserve"> and Sport Scientists</w:t>
      </w:r>
      <w:r w:rsidR="00370130">
        <w:t xml:space="preserve"> at the </w:t>
      </w:r>
      <w:r w:rsidR="009A1180">
        <w:t xml:space="preserve">2012 </w:t>
      </w:r>
      <w:r w:rsidR="009639A7">
        <w:t>P</w:t>
      </w:r>
      <w:r w:rsidR="002212B4">
        <w:t>re-</w:t>
      </w:r>
      <w:r w:rsidR="00370130">
        <w:t>Olympic Sport Conference</w:t>
      </w:r>
    </w:p>
    <w:p w:rsidR="005F5EF6" w:rsidRPr="009569AB" w:rsidRDefault="00B57664" w:rsidP="005F5EF6">
      <w:pPr>
        <w:pStyle w:val="Author"/>
        <w:rPr>
          <w:vertAlign w:val="superscript"/>
        </w:rPr>
      </w:pPr>
      <w:r>
        <w:t>Will G Hopkins</w:t>
      </w:r>
      <w:r w:rsidR="008537C5">
        <w:rPr>
          <w:vertAlign w:val="superscript"/>
        </w:rPr>
        <w:t>1</w:t>
      </w:r>
      <w:r>
        <w:t xml:space="preserve">, </w:t>
      </w:r>
      <w:r w:rsidR="00F867F4">
        <w:t xml:space="preserve">Sian </w:t>
      </w:r>
      <w:r>
        <w:t>V</w:t>
      </w:r>
      <w:r w:rsidR="00F867F4">
        <w:t xml:space="preserve"> Allen</w:t>
      </w:r>
      <w:r w:rsidR="008537C5">
        <w:rPr>
          <w:vertAlign w:val="superscript"/>
        </w:rPr>
        <w:t>1,2</w:t>
      </w:r>
      <w:r w:rsidR="00F867F4">
        <w:t xml:space="preserve">, Rita </w:t>
      </w:r>
      <w:r w:rsidR="009A1180">
        <w:t>M</w:t>
      </w:r>
      <w:r w:rsidR="00F867F4">
        <w:t xml:space="preserve"> Malcata</w:t>
      </w:r>
      <w:r w:rsidR="008537C5">
        <w:rPr>
          <w:vertAlign w:val="superscript"/>
        </w:rPr>
        <w:t>1,2</w:t>
      </w:r>
      <w:r w:rsidR="00F867F4">
        <w:t xml:space="preserve">  </w:t>
      </w:r>
    </w:p>
    <w:p w:rsidR="00BB03BC" w:rsidRDefault="00827AF0" w:rsidP="005F5EF6">
      <w:pPr>
        <w:pStyle w:val="Address"/>
      </w:pPr>
      <w:r>
        <w:t>Sportscience 1</w:t>
      </w:r>
      <w:r w:rsidR="006402F0">
        <w:t>6</w:t>
      </w:r>
      <w:r w:rsidR="005F5EF6" w:rsidRPr="006E637B">
        <w:t xml:space="preserve">, </w:t>
      </w:r>
      <w:r w:rsidR="00780E21">
        <w:t>26-3</w:t>
      </w:r>
      <w:r w:rsidR="001005CE">
        <w:t>1</w:t>
      </w:r>
      <w:r>
        <w:t>, 201</w:t>
      </w:r>
      <w:r w:rsidR="006402F0">
        <w:t>2</w:t>
      </w:r>
      <w:r>
        <w:t xml:space="preserve"> (sportsci.org/201</w:t>
      </w:r>
      <w:r w:rsidR="00370130">
        <w:t>2/ICSEMIS</w:t>
      </w:r>
      <w:r w:rsidR="00AA10F8" w:rsidRPr="006E637B">
        <w:t>.</w:t>
      </w:r>
      <w:r w:rsidR="00BB03BC">
        <w:t>htm)</w:t>
      </w:r>
    </w:p>
    <w:p w:rsidR="009614B7" w:rsidRPr="006E637B" w:rsidRDefault="008537C5" w:rsidP="009614B7">
      <w:pPr>
        <w:pStyle w:val="Address"/>
      </w:pPr>
      <w:r>
        <w:rPr>
          <w:szCs w:val="16"/>
        </w:rPr>
        <w:t xml:space="preserve">1 </w:t>
      </w:r>
      <w:r w:rsidR="005539F1">
        <w:rPr>
          <w:szCs w:val="16"/>
        </w:rPr>
        <w:t xml:space="preserve">Sport Performance Research </w:t>
      </w:r>
      <w:r w:rsidR="00222B6B">
        <w:rPr>
          <w:szCs w:val="16"/>
        </w:rPr>
        <w:t>I</w:t>
      </w:r>
      <w:r w:rsidR="005539F1">
        <w:rPr>
          <w:szCs w:val="16"/>
        </w:rPr>
        <w:t xml:space="preserve">nstitute </w:t>
      </w:r>
      <w:r w:rsidR="00E77E3C" w:rsidRPr="006E637B">
        <w:rPr>
          <w:szCs w:val="16"/>
        </w:rPr>
        <w:t>New Zealand</w:t>
      </w:r>
      <w:r w:rsidR="005F5EF6" w:rsidRPr="006E637B">
        <w:rPr>
          <w:szCs w:val="16"/>
        </w:rPr>
        <w:t xml:space="preserve">, </w:t>
      </w:r>
      <w:r w:rsidR="009A1180">
        <w:rPr>
          <w:szCs w:val="16"/>
        </w:rPr>
        <w:t xml:space="preserve">Millennium Campus, </w:t>
      </w:r>
      <w:r w:rsidR="005F5EF6" w:rsidRPr="006E637B">
        <w:rPr>
          <w:szCs w:val="16"/>
        </w:rPr>
        <w:t>AUT University, Auckland</w:t>
      </w:r>
      <w:r w:rsidR="00E77E3C">
        <w:rPr>
          <w:szCs w:val="16"/>
        </w:rPr>
        <w:t xml:space="preserve"> NZ</w:t>
      </w:r>
      <w:r w:rsidR="005F5EF6" w:rsidRPr="006E637B">
        <w:rPr>
          <w:szCs w:val="16"/>
        </w:rPr>
        <w:t xml:space="preserve">; </w:t>
      </w:r>
      <w:hyperlink r:id="rId13" w:history="1">
        <w:r w:rsidR="005F5EF6" w:rsidRPr="006E637B">
          <w:rPr>
            <w:rStyle w:val="Hyperlink"/>
            <w:noProof w:val="0"/>
            <w:szCs w:val="16"/>
          </w:rPr>
          <w:t>Email</w:t>
        </w:r>
      </w:hyperlink>
      <w:r w:rsidR="005F5EF6" w:rsidRPr="006E637B">
        <w:rPr>
          <w:szCs w:val="16"/>
        </w:rPr>
        <w:t>.</w:t>
      </w:r>
      <w:r w:rsidR="00C146AB">
        <w:rPr>
          <w:szCs w:val="16"/>
        </w:rPr>
        <w:t xml:space="preserve"> </w:t>
      </w:r>
      <w:r w:rsidR="00C93613">
        <w:rPr>
          <w:szCs w:val="16"/>
        </w:rPr>
        <w:br/>
      </w:r>
      <w:r>
        <w:rPr>
          <w:szCs w:val="16"/>
        </w:rPr>
        <w:t>2 High Per</w:t>
      </w:r>
      <w:r w:rsidR="00C93613">
        <w:rPr>
          <w:szCs w:val="16"/>
        </w:rPr>
        <w:t xml:space="preserve">formance Sport </w:t>
      </w:r>
      <w:r w:rsidR="00E77E3C" w:rsidRPr="006E637B">
        <w:rPr>
          <w:szCs w:val="16"/>
        </w:rPr>
        <w:t>New Zealand</w:t>
      </w:r>
      <w:r w:rsidR="00C93613">
        <w:rPr>
          <w:szCs w:val="16"/>
        </w:rPr>
        <w:t xml:space="preserve">, </w:t>
      </w:r>
      <w:r w:rsidR="009A1180">
        <w:rPr>
          <w:szCs w:val="16"/>
        </w:rPr>
        <w:t xml:space="preserve">Millennium Campus, </w:t>
      </w:r>
      <w:r w:rsidR="00222B6B">
        <w:rPr>
          <w:szCs w:val="16"/>
        </w:rPr>
        <w:t>AUT</w:t>
      </w:r>
      <w:r w:rsidR="009A1180">
        <w:rPr>
          <w:szCs w:val="16"/>
        </w:rPr>
        <w:t xml:space="preserve"> University,</w:t>
      </w:r>
      <w:r w:rsidR="00222B6B">
        <w:rPr>
          <w:szCs w:val="16"/>
        </w:rPr>
        <w:t xml:space="preserve"> </w:t>
      </w:r>
      <w:r w:rsidR="00C93613">
        <w:rPr>
          <w:szCs w:val="16"/>
        </w:rPr>
        <w:t xml:space="preserve">Auckland </w:t>
      </w:r>
      <w:r w:rsidR="00E77E3C">
        <w:rPr>
          <w:szCs w:val="16"/>
        </w:rPr>
        <w:t>NZ</w:t>
      </w:r>
      <w:r w:rsidR="00C93613">
        <w:rPr>
          <w:szCs w:val="16"/>
        </w:rPr>
        <w:t>.</w:t>
      </w:r>
      <w:r w:rsidR="00372902">
        <w:rPr>
          <w:szCs w:val="16"/>
        </w:rPr>
        <w:br/>
      </w:r>
      <w:r w:rsidR="009614B7" w:rsidRPr="006E637B">
        <w:rPr>
          <w:szCs w:val="16"/>
        </w:rPr>
        <w:t xml:space="preserve">Reviewer: </w:t>
      </w:r>
      <w:r w:rsidR="009614B7">
        <w:rPr>
          <w:szCs w:val="16"/>
        </w:rPr>
        <w:t xml:space="preserve">Patria </w:t>
      </w:r>
      <w:r w:rsidR="00E77E3C">
        <w:rPr>
          <w:szCs w:val="16"/>
        </w:rPr>
        <w:t xml:space="preserve">A </w:t>
      </w:r>
      <w:r w:rsidR="009614B7">
        <w:rPr>
          <w:szCs w:val="16"/>
        </w:rPr>
        <w:t xml:space="preserve">Hume, Sport Performance Research </w:t>
      </w:r>
      <w:r w:rsidR="00222B6B">
        <w:rPr>
          <w:szCs w:val="16"/>
        </w:rPr>
        <w:t>I</w:t>
      </w:r>
      <w:r w:rsidR="009614B7">
        <w:rPr>
          <w:szCs w:val="16"/>
        </w:rPr>
        <w:t xml:space="preserve">nstitute </w:t>
      </w:r>
      <w:r w:rsidR="00E77E3C" w:rsidRPr="006E637B">
        <w:rPr>
          <w:szCs w:val="16"/>
        </w:rPr>
        <w:t>New Zealand</w:t>
      </w:r>
      <w:r w:rsidR="009614B7">
        <w:rPr>
          <w:szCs w:val="16"/>
        </w:rPr>
        <w:t>, AUT University, Auckland</w:t>
      </w:r>
      <w:r w:rsidR="009614B7" w:rsidRPr="006E637B">
        <w:rPr>
          <w:szCs w:val="16"/>
        </w:rPr>
        <w:t xml:space="preserve">, </w:t>
      </w:r>
      <w:r w:rsidR="00E77E3C">
        <w:rPr>
          <w:szCs w:val="16"/>
        </w:rPr>
        <w:t>NZ</w:t>
      </w:r>
      <w:r w:rsidR="009614B7">
        <w:t>.</w:t>
      </w:r>
    </w:p>
    <w:p w:rsidR="005F5EF6" w:rsidRPr="006E637B" w:rsidRDefault="005F5EF6" w:rsidP="009614B7">
      <w:pPr>
        <w:pStyle w:val="Address"/>
      </w:pPr>
    </w:p>
    <w:tbl>
      <w:tblPr>
        <w:tblW w:w="4000" w:type="pct"/>
        <w:jc w:val="center"/>
        <w:tblBorders>
          <w:top w:val="single" w:sz="4" w:space="0" w:color="999999"/>
          <w:left w:val="single" w:sz="4" w:space="0" w:color="999999"/>
          <w:bottom w:val="single" w:sz="4" w:space="0" w:color="999999"/>
          <w:right w:val="single" w:sz="4" w:space="0" w:color="999999"/>
        </w:tblBorders>
        <w:tblCellMar>
          <w:top w:w="85" w:type="dxa"/>
          <w:bottom w:w="85" w:type="dxa"/>
        </w:tblCellMar>
        <w:tblLook w:val="01E0" w:firstRow="1" w:lastRow="1" w:firstColumn="1" w:lastColumn="1" w:noHBand="0" w:noVBand="0"/>
      </w:tblPr>
      <w:tblGrid>
        <w:gridCol w:w="7243"/>
      </w:tblGrid>
      <w:tr w:rsidR="005F5EF6" w:rsidRPr="006E637B">
        <w:trPr>
          <w:jc w:val="center"/>
        </w:trPr>
        <w:tc>
          <w:tcPr>
            <w:tcW w:w="0" w:type="auto"/>
          </w:tcPr>
          <w:bookmarkStart w:id="1" w:name="OLE_LINK2"/>
          <w:p w:rsidR="005F5EF6" w:rsidRPr="006E637B" w:rsidRDefault="00D6191E" w:rsidP="004C297A">
            <w:pPr>
              <w:pStyle w:val="Abstract"/>
            </w:pPr>
            <w:r>
              <w:fldChar w:fldCharType="begin"/>
            </w:r>
            <w:r w:rsidR="00B92623">
              <w:instrText>HYPERLINK  \l "_Conference_Logistics_critiqued"</w:instrText>
            </w:r>
            <w:r>
              <w:fldChar w:fldCharType="separate"/>
            </w:r>
            <w:r w:rsidR="00691217">
              <w:rPr>
                <w:rStyle w:val="Hyperlink"/>
                <w:noProof w:val="0"/>
              </w:rPr>
              <w:t>C</w:t>
            </w:r>
            <w:r w:rsidR="002212B4" w:rsidRPr="005520FE">
              <w:rPr>
                <w:rStyle w:val="Hyperlink"/>
                <w:noProof w:val="0"/>
              </w:rPr>
              <w:t>onference logistics</w:t>
            </w:r>
            <w:r>
              <w:rPr>
                <w:rStyle w:val="Hyperlink"/>
                <w:noProof w:val="0"/>
              </w:rPr>
              <w:fldChar w:fldCharType="end"/>
            </w:r>
            <w:r w:rsidR="002212B4">
              <w:t xml:space="preserve"> marred this quadrennial conference on science, education and medicine in sport </w:t>
            </w:r>
            <w:r w:rsidR="005520FE">
              <w:t>held in Glasgow before the London Olympics</w:t>
            </w:r>
            <w:r w:rsidR="009B3FA9">
              <w:t xml:space="preserve">. </w:t>
            </w:r>
            <w:hyperlink w:anchor="_Impressions_of_Two" w:history="1">
              <w:r w:rsidR="009B3FA9">
                <w:rPr>
                  <w:rStyle w:val="Hyperlink"/>
                  <w:noProof w:val="0"/>
                </w:rPr>
                <w:t>Y</w:t>
              </w:r>
              <w:r w:rsidR="009B3FA9" w:rsidRPr="009B3FA9">
                <w:rPr>
                  <w:rStyle w:val="Hyperlink"/>
                  <w:noProof w:val="0"/>
                </w:rPr>
                <w:t>oung researchers</w:t>
              </w:r>
            </w:hyperlink>
            <w:r w:rsidR="009B3FA9">
              <w:t xml:space="preserve"> had the benefit of </w:t>
            </w:r>
            <w:r w:rsidR="009613FC">
              <w:t xml:space="preserve">a </w:t>
            </w:r>
            <w:r w:rsidR="009613FC" w:rsidRPr="009B3FA9">
              <w:t>science café</w:t>
            </w:r>
            <w:r w:rsidR="009613FC">
              <w:t xml:space="preserve"> </w:t>
            </w:r>
            <w:r w:rsidR="009B3FA9">
              <w:t>providing</w:t>
            </w:r>
            <w:r w:rsidR="009613FC">
              <w:t xml:space="preserve"> </w:t>
            </w:r>
            <w:r w:rsidR="00691217">
              <w:t xml:space="preserve">career tips and other valuable </w:t>
            </w:r>
            <w:r w:rsidR="009613FC">
              <w:t>ad</w:t>
            </w:r>
            <w:r w:rsidR="00691217">
              <w:t>vice.</w:t>
            </w:r>
            <w:r w:rsidR="005520FE">
              <w:t xml:space="preserve"> </w:t>
            </w:r>
            <w:hyperlink w:anchor="_Performance_Presentations_reviewed_1" w:history="1">
              <w:r w:rsidR="00691217">
                <w:rPr>
                  <w:rStyle w:val="Hyperlink"/>
                  <w:noProof w:val="0"/>
                </w:rPr>
                <w:t>P</w:t>
              </w:r>
              <w:r w:rsidR="005520FE" w:rsidRPr="00704EA8">
                <w:rPr>
                  <w:rStyle w:val="Hyperlink"/>
                  <w:noProof w:val="0"/>
                </w:rPr>
                <w:t>resentations</w:t>
              </w:r>
            </w:hyperlink>
            <w:r w:rsidR="00704EA8">
              <w:t xml:space="preserve"> </w:t>
            </w:r>
            <w:r w:rsidR="00691217">
              <w:t xml:space="preserve">relevant to athletic performance also </w:t>
            </w:r>
            <w:r w:rsidR="005520FE">
              <w:t xml:space="preserve">made </w:t>
            </w:r>
            <w:r w:rsidR="00691217">
              <w:t>the conference</w:t>
            </w:r>
            <w:r w:rsidR="005520FE">
              <w:t xml:space="preserve"> worthwhile</w:t>
            </w:r>
            <w:r w:rsidR="00574417">
              <w:t>, including</w:t>
            </w:r>
            <w:r w:rsidR="000914E4">
              <w:t xml:space="preserve">: </w:t>
            </w:r>
            <w:hyperlink w:anchor="generic" w:history="1">
              <w:r w:rsidR="000914E4" w:rsidRPr="00946B8A">
                <w:rPr>
                  <w:rStyle w:val="Hyperlink"/>
                  <w:noProof w:val="0"/>
                </w:rPr>
                <w:t>generic skills</w:t>
              </w:r>
            </w:hyperlink>
            <w:r w:rsidR="000914E4">
              <w:t xml:space="preserve"> and </w:t>
            </w:r>
            <w:hyperlink w:anchor="reflective" w:history="1">
              <w:r w:rsidR="000914E4" w:rsidRPr="00946B8A">
                <w:rPr>
                  <w:rStyle w:val="Hyperlink"/>
                  <w:noProof w:val="0"/>
                </w:rPr>
                <w:t>reflective practice</w:t>
              </w:r>
            </w:hyperlink>
            <w:r w:rsidR="000914E4">
              <w:t xml:space="preserve"> for sport scientists</w:t>
            </w:r>
            <w:r w:rsidR="008A47CF">
              <w:t>;</w:t>
            </w:r>
            <w:r w:rsidR="001005CE">
              <w:t xml:space="preserve"> </w:t>
            </w:r>
            <w:hyperlink w:anchor="socceracadeny" w:history="1">
              <w:r w:rsidR="001005CE" w:rsidRPr="001005CE">
                <w:rPr>
                  <w:rStyle w:val="Hyperlink"/>
                  <w:noProof w:val="0"/>
                </w:rPr>
                <w:t>reflective practice</w:t>
              </w:r>
            </w:hyperlink>
            <w:r w:rsidR="001005CE">
              <w:t xml:space="preserve"> at a soccer academy;</w:t>
            </w:r>
            <w:r w:rsidR="008A47CF">
              <w:t xml:space="preserve"> </w:t>
            </w:r>
            <w:hyperlink w:anchor="deliberate" w:history="1">
              <w:r w:rsidR="000914E4" w:rsidRPr="00946B8A">
                <w:rPr>
                  <w:rStyle w:val="Hyperlink"/>
                  <w:noProof w:val="0"/>
                </w:rPr>
                <w:t>deliberate practice</w:t>
              </w:r>
            </w:hyperlink>
            <w:r w:rsidR="000914E4">
              <w:t xml:space="preserve"> for so</w:t>
            </w:r>
            <w:r w:rsidR="000914E4">
              <w:t>c</w:t>
            </w:r>
            <w:r w:rsidR="000914E4">
              <w:t>cer players;</w:t>
            </w:r>
            <w:r w:rsidR="00AA60D2">
              <w:t xml:space="preserve"> </w:t>
            </w:r>
            <w:hyperlink w:anchor="coughlan" w:history="1">
              <w:r w:rsidR="00AA60D2" w:rsidRPr="00604604">
                <w:rPr>
                  <w:rStyle w:val="Hyperlink"/>
                  <w:noProof w:val="0"/>
                </w:rPr>
                <w:t>deliberate and reflective practice</w:t>
              </w:r>
            </w:hyperlink>
            <w:r w:rsidR="00AA60D2">
              <w:t xml:space="preserve"> in</w:t>
            </w:r>
            <w:r w:rsidR="00AA60D2" w:rsidRPr="008E3B06">
              <w:t xml:space="preserve"> Gaelic football</w:t>
            </w:r>
            <w:r w:rsidR="00AA60D2">
              <w:t>ers;</w:t>
            </w:r>
            <w:r w:rsidR="000914E4">
              <w:t xml:space="preserve"> </w:t>
            </w:r>
            <w:hyperlink w:anchor="talentcase" w:history="1">
              <w:r w:rsidR="000914E4" w:rsidRPr="00C618CA">
                <w:rPr>
                  <w:rStyle w:val="Hyperlink"/>
                  <w:noProof w:val="0"/>
                </w:rPr>
                <w:t>talent deve</w:t>
              </w:r>
              <w:r w:rsidR="000914E4" w:rsidRPr="00C618CA">
                <w:rPr>
                  <w:rStyle w:val="Hyperlink"/>
                  <w:noProof w:val="0"/>
                </w:rPr>
                <w:t>l</w:t>
              </w:r>
              <w:r w:rsidR="000914E4" w:rsidRPr="00C618CA">
                <w:rPr>
                  <w:rStyle w:val="Hyperlink"/>
                  <w:noProof w:val="0"/>
                </w:rPr>
                <w:t>opment</w:t>
              </w:r>
            </w:hyperlink>
            <w:r w:rsidR="000914E4">
              <w:t xml:space="preserve"> of a top soccer player; </w:t>
            </w:r>
            <w:hyperlink w:anchor="core" w:history="1">
              <w:r w:rsidR="000914E4" w:rsidRPr="00C618CA">
                <w:rPr>
                  <w:rStyle w:val="Hyperlink"/>
                  <w:noProof w:val="0"/>
                </w:rPr>
                <w:t>core training</w:t>
              </w:r>
            </w:hyperlink>
            <w:r w:rsidR="000914E4">
              <w:t xml:space="preserve"> for swimmers; the </w:t>
            </w:r>
            <w:hyperlink w:anchor="flow" w:history="1">
              <w:r w:rsidR="000914E4" w:rsidRPr="00C618CA">
                <w:rPr>
                  <w:rStyle w:val="Hyperlink"/>
                  <w:noProof w:val="0"/>
                </w:rPr>
                <w:t>flow experience</w:t>
              </w:r>
            </w:hyperlink>
            <w:r w:rsidR="000914E4">
              <w:t xml:space="preserve"> for golfers and team-sport athletes; failure of </w:t>
            </w:r>
            <w:r w:rsidR="00C618CA">
              <w:t>light</w:t>
            </w:r>
            <w:r w:rsidR="000914E4">
              <w:t xml:space="preserve"> treatment for </w:t>
            </w:r>
            <w:hyperlink w:anchor="jetlag" w:history="1">
              <w:r w:rsidR="000914E4" w:rsidRPr="00C618CA">
                <w:rPr>
                  <w:rStyle w:val="Hyperlink"/>
                  <w:noProof w:val="0"/>
                </w:rPr>
                <w:t>jet-lag</w:t>
              </w:r>
            </w:hyperlink>
            <w:r w:rsidR="000914E4">
              <w:t xml:space="preserve"> in so</w:t>
            </w:r>
            <w:r w:rsidR="000914E4">
              <w:t>c</w:t>
            </w:r>
            <w:r w:rsidR="000914E4">
              <w:t xml:space="preserve">cer; </w:t>
            </w:r>
            <w:hyperlink w:anchor="punches" w:history="1">
              <w:r w:rsidR="000914E4" w:rsidRPr="00C618CA">
                <w:rPr>
                  <w:rStyle w:val="Hyperlink"/>
                  <w:noProof w:val="0"/>
                </w:rPr>
                <w:t>punches</w:t>
              </w:r>
            </w:hyperlink>
            <w:r w:rsidR="000914E4">
              <w:t xml:space="preserve"> in boxing; </w:t>
            </w:r>
            <w:hyperlink w:anchor="imagery" w:history="1">
              <w:r w:rsidR="002D489E" w:rsidRPr="00C618CA">
                <w:rPr>
                  <w:rStyle w:val="Hyperlink"/>
                  <w:noProof w:val="0"/>
                </w:rPr>
                <w:t>imagery training</w:t>
              </w:r>
            </w:hyperlink>
            <w:r w:rsidR="002D489E">
              <w:t xml:space="preserve"> in futsal; </w:t>
            </w:r>
            <w:hyperlink w:anchor="bioneural" w:history="1">
              <w:proofErr w:type="spellStart"/>
              <w:r w:rsidR="002D489E" w:rsidRPr="00C618CA">
                <w:rPr>
                  <w:rStyle w:val="Hyperlink"/>
                  <w:noProof w:val="0"/>
                </w:rPr>
                <w:t>bioneural</w:t>
              </w:r>
              <w:proofErr w:type="spellEnd"/>
              <w:r w:rsidR="002D489E" w:rsidRPr="00C618CA">
                <w:rPr>
                  <w:rStyle w:val="Hyperlink"/>
                  <w:noProof w:val="0"/>
                </w:rPr>
                <w:t xml:space="preserve"> feedback</w:t>
              </w:r>
            </w:hyperlink>
            <w:r w:rsidR="002D489E">
              <w:t xml:space="preserve"> in elite athletes; </w:t>
            </w:r>
            <w:hyperlink w:anchor="EEG" w:history="1">
              <w:r w:rsidR="00C618CA" w:rsidRPr="00C618CA">
                <w:rPr>
                  <w:rStyle w:val="Hyperlink"/>
                  <w:noProof w:val="0"/>
                </w:rPr>
                <w:t>EEG</w:t>
              </w:r>
              <w:r w:rsidR="002D489E" w:rsidRPr="00C618CA">
                <w:rPr>
                  <w:rStyle w:val="Hyperlink"/>
                  <w:noProof w:val="0"/>
                </w:rPr>
                <w:t xml:space="preserve"> pat</w:t>
              </w:r>
              <w:r w:rsidR="00D4224E" w:rsidRPr="00C618CA">
                <w:rPr>
                  <w:rStyle w:val="Hyperlink"/>
                  <w:noProof w:val="0"/>
                </w:rPr>
                <w:t>terns</w:t>
              </w:r>
            </w:hyperlink>
            <w:r w:rsidR="00D4224E">
              <w:t xml:space="preserve"> in archers; </w:t>
            </w:r>
            <w:hyperlink w:anchor="caffeine" w:history="1">
              <w:r w:rsidR="00D4224E" w:rsidRPr="00C618CA">
                <w:rPr>
                  <w:rStyle w:val="Hyperlink"/>
                  <w:noProof w:val="0"/>
                </w:rPr>
                <w:t>caffeine</w:t>
              </w:r>
            </w:hyperlink>
            <w:r w:rsidR="00D4224E">
              <w:t xml:space="preserve"> </w:t>
            </w:r>
            <w:r w:rsidR="00780E21">
              <w:t>for</w:t>
            </w:r>
            <w:r w:rsidR="00D4224E">
              <w:t xml:space="preserve"> physical impairment from cogn</w:t>
            </w:r>
            <w:r w:rsidR="00D4224E">
              <w:t>i</w:t>
            </w:r>
            <w:r w:rsidR="00D4224E">
              <w:t xml:space="preserve">tive fatigue; application of </w:t>
            </w:r>
            <w:hyperlink w:anchor="biomech" w:history="1">
              <w:r w:rsidR="00D4224E" w:rsidRPr="00604604">
                <w:rPr>
                  <w:rStyle w:val="Hyperlink"/>
                  <w:noProof w:val="0"/>
                </w:rPr>
                <w:t>biomechanics</w:t>
              </w:r>
            </w:hyperlink>
            <w:r w:rsidR="00D4224E">
              <w:t xml:space="preserve"> to giant slalom, swimming and cricket; </w:t>
            </w:r>
            <w:hyperlink w:anchor="sportsci" w:history="1">
              <w:r w:rsidR="00D4224E" w:rsidRPr="00604604">
                <w:rPr>
                  <w:rStyle w:val="Hyperlink"/>
                  <w:noProof w:val="0"/>
                </w:rPr>
                <w:t>sport science</w:t>
              </w:r>
            </w:hyperlink>
            <w:r w:rsidR="00D4224E">
              <w:t xml:space="preserve"> in rugby sevens, badminton, curling, hockey and swimming; </w:t>
            </w:r>
            <w:hyperlink w:anchor="warmup" w:history="1">
              <w:r w:rsidR="00304DC0" w:rsidRPr="00E2463D">
                <w:rPr>
                  <w:rStyle w:val="Hyperlink"/>
                  <w:noProof w:val="0"/>
                </w:rPr>
                <w:t>race-pace warm-up</w:t>
              </w:r>
            </w:hyperlink>
            <w:r w:rsidR="00304DC0">
              <w:t xml:space="preserve"> for middle-distance runners; individualizing </w:t>
            </w:r>
            <w:hyperlink w:anchor="altitude" w:history="1">
              <w:r w:rsidR="00304DC0" w:rsidRPr="00E2463D">
                <w:rPr>
                  <w:rStyle w:val="Hyperlink"/>
                  <w:noProof w:val="0"/>
                </w:rPr>
                <w:t>altitude exposure</w:t>
              </w:r>
            </w:hyperlink>
            <w:r w:rsidR="00304DC0">
              <w:t xml:space="preserve">; </w:t>
            </w:r>
            <w:r w:rsidR="00E10069">
              <w:t xml:space="preserve">challenges in research on </w:t>
            </w:r>
            <w:hyperlink w:anchor="coaching" w:history="1">
              <w:r w:rsidR="00D4224E" w:rsidRPr="00604604">
                <w:rPr>
                  <w:rStyle w:val="Hyperlink"/>
                  <w:noProof w:val="0"/>
                </w:rPr>
                <w:t>effective coaching</w:t>
              </w:r>
            </w:hyperlink>
            <w:r w:rsidR="00E10069">
              <w:t xml:space="preserve">; </w:t>
            </w:r>
            <w:hyperlink w:anchor="skills" w:history="1">
              <w:r w:rsidR="00E10069" w:rsidRPr="00604604">
                <w:rPr>
                  <w:rStyle w:val="Hyperlink"/>
                  <w:noProof w:val="0"/>
                </w:rPr>
                <w:t>skills</w:t>
              </w:r>
            </w:hyperlink>
            <w:r w:rsidR="00E10069">
              <w:t xml:space="preserve"> of a top</w:t>
            </w:r>
            <w:r w:rsidR="00272A29">
              <w:t xml:space="preserve"> basket</w:t>
            </w:r>
            <w:r w:rsidR="008E3B06">
              <w:t xml:space="preserve">ball player; </w:t>
            </w:r>
            <w:hyperlink w:anchor="fast" w:history="1">
              <w:r w:rsidR="008E3B06" w:rsidRPr="00604604">
                <w:rPr>
                  <w:rStyle w:val="Hyperlink"/>
                  <w:noProof w:val="0"/>
                </w:rPr>
                <w:t>fast-tracking</w:t>
              </w:r>
            </w:hyperlink>
            <w:r w:rsidR="008E3B06">
              <w:t xml:space="preserve"> elite athletes.</w:t>
            </w:r>
            <w:r w:rsidR="004C297A">
              <w:t xml:space="preserve"> KEYWORDS: competition, elite athletes, ergogenic aids, nutrition, performance, talent identification, tests, training.</w:t>
            </w:r>
          </w:p>
          <w:p w:rsidR="005F5EF6" w:rsidRPr="006E637B" w:rsidRDefault="008F66F4" w:rsidP="00DA1869">
            <w:pPr>
              <w:pStyle w:val="Abstract"/>
            </w:pPr>
            <w:hyperlink r:id="rId14" w:tgtFrame="_top" w:history="1">
              <w:r w:rsidR="005F5EF6" w:rsidRPr="006E637B">
                <w:rPr>
                  <w:rStyle w:val="Hyperlink"/>
                </w:rPr>
                <w:t>Reprint pdf</w:t>
              </w:r>
            </w:hyperlink>
            <w:r w:rsidR="005F5EF6" w:rsidRPr="006E637B">
              <w:t xml:space="preserve"> · </w:t>
            </w:r>
            <w:hyperlink r:id="rId15" w:tgtFrame="_top" w:history="1">
              <w:r w:rsidR="005F5EF6" w:rsidRPr="006E637B">
                <w:rPr>
                  <w:rStyle w:val="Hyperlink"/>
                </w:rPr>
                <w:t>Reprint do</w:t>
              </w:r>
              <w:r w:rsidR="00DA1869">
                <w:rPr>
                  <w:rStyle w:val="Hyperlink"/>
                </w:rPr>
                <w:t>cx</w:t>
              </w:r>
            </w:hyperlink>
            <w:bookmarkEnd w:id="1"/>
          </w:p>
        </w:tc>
      </w:tr>
    </w:tbl>
    <w:p w:rsidR="005F5EF6" w:rsidRPr="003F5FF2" w:rsidRDefault="005F5EF6" w:rsidP="005F5EF6">
      <w:pPr>
        <w:rPr>
          <w:sz w:val="18"/>
        </w:rPr>
      </w:pPr>
    </w:p>
    <w:p w:rsidR="005F5EF6" w:rsidRPr="003F5FF2" w:rsidRDefault="005F5EF6" w:rsidP="005F5EF6">
      <w:pPr>
        <w:rPr>
          <w:sz w:val="18"/>
        </w:rPr>
        <w:sectPr w:rsidR="005F5EF6" w:rsidRPr="003F5FF2" w:rsidSect="00604604">
          <w:headerReference w:type="even" r:id="rId16"/>
          <w:headerReference w:type="default" r:id="rId17"/>
          <w:footerReference w:type="even" r:id="rId18"/>
          <w:footerReference w:type="default" r:id="rId19"/>
          <w:footerReference w:type="first" r:id="rId20"/>
          <w:type w:val="continuous"/>
          <w:pgSz w:w="12240" w:h="15840" w:code="1"/>
          <w:pgMar w:top="1134" w:right="1701" w:bottom="1134" w:left="1701" w:header="720" w:footer="720" w:gutter="0"/>
          <w:pgNumType w:start="26"/>
          <w:cols w:space="340" w:equalWidth="0">
            <w:col w:w="8838" w:space="340"/>
          </w:cols>
          <w:titlePg/>
        </w:sectPr>
      </w:pPr>
    </w:p>
    <w:p w:rsidR="00BB5B6D" w:rsidRDefault="00254DAA" w:rsidP="000D1B3C">
      <w:bookmarkStart w:id="2" w:name="_Toc225932065"/>
      <w:bookmarkStart w:id="3" w:name="_Ref101510059"/>
      <w:bookmarkStart w:id="4" w:name="OLE_LINK6"/>
      <w:bookmarkStart w:id="5" w:name="_Toc119939856"/>
      <w:r>
        <w:lastRenderedPageBreak/>
        <w:t>The</w:t>
      </w:r>
      <w:r w:rsidR="00370130">
        <w:t xml:space="preserve"> quadrennial </w:t>
      </w:r>
      <w:r w:rsidR="006C2085">
        <w:t>pre-</w:t>
      </w:r>
      <w:r w:rsidR="002F2917">
        <w:t xml:space="preserve">Olympic </w:t>
      </w:r>
      <w:r w:rsidR="00370130">
        <w:t>conference</w:t>
      </w:r>
      <w:r>
        <w:t>, this year held in Glasgow prior to the London Olympics,</w:t>
      </w:r>
      <w:r w:rsidR="00370130">
        <w:t xml:space="preserve"> </w:t>
      </w:r>
      <w:r w:rsidR="006C2085">
        <w:t>has the</w:t>
      </w:r>
      <w:r w:rsidR="00963EBD">
        <w:t xml:space="preserve"> </w:t>
      </w:r>
      <w:proofErr w:type="spellStart"/>
      <w:r w:rsidR="006C2085">
        <w:t>immemorable</w:t>
      </w:r>
      <w:proofErr w:type="spellEnd"/>
      <w:r w:rsidR="006C2085">
        <w:t xml:space="preserve"> </w:t>
      </w:r>
      <w:r w:rsidR="00370130">
        <w:t>acronym ICSEMIS</w:t>
      </w:r>
      <w:r w:rsidR="00303743">
        <w:t xml:space="preserve"> (pronounced </w:t>
      </w:r>
      <w:proofErr w:type="spellStart"/>
      <w:r w:rsidR="00303743" w:rsidRPr="00303743">
        <w:rPr>
          <w:i/>
        </w:rPr>
        <w:t>iks</w:t>
      </w:r>
      <w:proofErr w:type="spellEnd"/>
      <w:r w:rsidR="00303743" w:rsidRPr="00303743">
        <w:rPr>
          <w:i/>
        </w:rPr>
        <w:t>-miss</w:t>
      </w:r>
      <w:r w:rsidR="00303743">
        <w:t>)</w:t>
      </w:r>
      <w:r w:rsidR="006C2085">
        <w:t xml:space="preserve">, standing for </w:t>
      </w:r>
      <w:r>
        <w:t xml:space="preserve">the </w:t>
      </w:r>
      <w:r w:rsidR="00370130">
        <w:t xml:space="preserve">International </w:t>
      </w:r>
      <w:r w:rsidR="006C2085">
        <w:t xml:space="preserve">Convention </w:t>
      </w:r>
      <w:r w:rsidR="00963EBD">
        <w:t>on</w:t>
      </w:r>
      <w:r w:rsidR="005F74FD">
        <w:t xml:space="preserve"> </w:t>
      </w:r>
      <w:r w:rsidR="00370130">
        <w:t>Science</w:t>
      </w:r>
      <w:r w:rsidR="008A47CF">
        <w:t>,</w:t>
      </w:r>
      <w:r w:rsidR="00370130">
        <w:t xml:space="preserve"> Ed</w:t>
      </w:r>
      <w:r w:rsidR="00370130">
        <w:t>u</w:t>
      </w:r>
      <w:r w:rsidR="00370130">
        <w:t xml:space="preserve">cation </w:t>
      </w:r>
      <w:r w:rsidR="00963EBD">
        <w:t>and</w:t>
      </w:r>
      <w:r w:rsidR="005F74FD">
        <w:t xml:space="preserve"> </w:t>
      </w:r>
      <w:r w:rsidR="00370130">
        <w:t>Medicine in Sport</w:t>
      </w:r>
      <w:r w:rsidR="002F2917">
        <w:t>.</w:t>
      </w:r>
      <w:r w:rsidR="00642F76">
        <w:t xml:space="preserve"> </w:t>
      </w:r>
      <w:r w:rsidR="002F2917">
        <w:t xml:space="preserve">The omission of </w:t>
      </w:r>
      <w:r w:rsidR="002F2917" w:rsidRPr="005F74FD">
        <w:rPr>
          <w:i/>
        </w:rPr>
        <w:t>Olympic</w:t>
      </w:r>
      <w:r w:rsidR="002F2917">
        <w:t xml:space="preserve"> from the title</w:t>
      </w:r>
      <w:r w:rsidR="00D34B5D">
        <w:t xml:space="preserve"> began with the 2008</w:t>
      </w:r>
      <w:r w:rsidR="002F2917">
        <w:t xml:space="preserve"> </w:t>
      </w:r>
      <w:r w:rsidR="00D34B5D">
        <w:t xml:space="preserve">conference and is </w:t>
      </w:r>
      <w:r w:rsidR="00BB5B28">
        <w:t>obviously</w:t>
      </w:r>
      <w:r w:rsidR="00D34B5D">
        <w:t xml:space="preserve"> </w:t>
      </w:r>
      <w:r w:rsidR="00BB5B28">
        <w:t xml:space="preserve">but mysteriously </w:t>
      </w:r>
      <w:r w:rsidR="002F2917">
        <w:t>deliberate</w:t>
      </w:r>
      <w:r w:rsidR="00BB5B28">
        <w:t xml:space="preserve">. Is </w:t>
      </w:r>
      <w:r w:rsidR="00100FF0" w:rsidRPr="0072435D">
        <w:rPr>
          <w:i/>
        </w:rPr>
        <w:t>Olympi</w:t>
      </w:r>
      <w:r w:rsidR="00931E7F" w:rsidRPr="0072435D">
        <w:rPr>
          <w:i/>
        </w:rPr>
        <w:t>c</w:t>
      </w:r>
      <w:r w:rsidR="00100FF0">
        <w:t xml:space="preserve"> </w:t>
      </w:r>
      <w:r w:rsidR="00F56396">
        <w:t>too ex</w:t>
      </w:r>
      <w:r w:rsidR="00100FF0">
        <w:t>clusive</w:t>
      </w:r>
      <w:r w:rsidR="00F56396">
        <w:t xml:space="preserve"> and elitist</w:t>
      </w:r>
      <w:r w:rsidR="00931E7F">
        <w:t>?</w:t>
      </w:r>
      <w:r w:rsidR="00963EBD">
        <w:t xml:space="preserve"> </w:t>
      </w:r>
      <w:r w:rsidR="002F2917">
        <w:t xml:space="preserve">Certainly </w:t>
      </w:r>
      <w:r w:rsidR="005F74FD">
        <w:t>the speakers at the opening ceremony</w:t>
      </w:r>
      <w:r w:rsidR="003C24AF">
        <w:t xml:space="preserve"> </w:t>
      </w:r>
      <w:r w:rsidR="005520FE">
        <w:t xml:space="preserve">at the Glasgow venue </w:t>
      </w:r>
      <w:r w:rsidR="003C24AF">
        <w:t>and keynote</w:t>
      </w:r>
      <w:r w:rsidR="00F61FCA">
        <w:t xml:space="preserve"> overplayed</w:t>
      </w:r>
      <w:r w:rsidR="005F74FD">
        <w:t xml:space="preserve"> </w:t>
      </w:r>
      <w:r w:rsidR="002F2917">
        <w:t xml:space="preserve">the </w:t>
      </w:r>
      <w:r w:rsidR="002F2917" w:rsidRPr="002F2917">
        <w:rPr>
          <w:i/>
        </w:rPr>
        <w:t>legacy</w:t>
      </w:r>
      <w:r w:rsidR="002F2917">
        <w:t xml:space="preserve"> of the Olympics </w:t>
      </w:r>
      <w:r w:rsidR="00963EBD">
        <w:t>for population phy</w:t>
      </w:r>
      <w:r w:rsidR="00963EBD">
        <w:t>s</w:t>
      </w:r>
      <w:r w:rsidR="00963EBD">
        <w:t>ical activity and health</w:t>
      </w:r>
      <w:r w:rsidR="00CE7FBC">
        <w:t xml:space="preserve">. </w:t>
      </w:r>
      <w:r w:rsidR="005F74FD">
        <w:t>The best of these speakers was</w:t>
      </w:r>
      <w:r w:rsidR="00370130">
        <w:t xml:space="preserve"> Princess Anne, </w:t>
      </w:r>
      <w:r w:rsidR="00171313">
        <w:t xml:space="preserve">who spoke </w:t>
      </w:r>
      <w:r w:rsidR="005F74FD">
        <w:t>effor</w:t>
      </w:r>
      <w:r w:rsidR="005F74FD">
        <w:t>t</w:t>
      </w:r>
      <w:r w:rsidR="005F74FD">
        <w:t xml:space="preserve">lessly, </w:t>
      </w:r>
      <w:r w:rsidR="00171313">
        <w:t>with humility and humor.</w:t>
      </w:r>
      <w:r w:rsidR="005F74FD">
        <w:t xml:space="preserve"> Thereafter </w:t>
      </w:r>
      <w:r>
        <w:t>the</w:t>
      </w:r>
      <w:r w:rsidR="00DD1002">
        <w:t xml:space="preserve"> conference </w:t>
      </w:r>
      <w:r w:rsidR="00B603F2">
        <w:t>was</w:t>
      </w:r>
      <w:r w:rsidR="005F74FD">
        <w:t xml:space="preserve"> memorable </w:t>
      </w:r>
      <w:r w:rsidR="00963EBD">
        <w:t xml:space="preserve">more </w:t>
      </w:r>
      <w:r w:rsidR="00DF2A55">
        <w:t>for the</w:t>
      </w:r>
      <w:r w:rsidR="005F74FD">
        <w:t xml:space="preserve"> </w:t>
      </w:r>
      <w:r w:rsidR="00963EBD">
        <w:t xml:space="preserve">poor </w:t>
      </w:r>
      <w:r w:rsidR="001F2C11">
        <w:t>logistics</w:t>
      </w:r>
      <w:r w:rsidR="00AA60D2">
        <w:t xml:space="preserve"> (critiqued at the end of this report)</w:t>
      </w:r>
      <w:r w:rsidR="00CE7FBC">
        <w:t xml:space="preserve">, but </w:t>
      </w:r>
      <w:r w:rsidR="008A47CF">
        <w:t>a science café for young researchers</w:t>
      </w:r>
      <w:r w:rsidR="000360CC">
        <w:t xml:space="preserve"> and</w:t>
      </w:r>
      <w:r w:rsidR="008A47CF">
        <w:t xml:space="preserve"> </w:t>
      </w:r>
      <w:r w:rsidR="00DF2A55">
        <w:t>presentations</w:t>
      </w:r>
      <w:r w:rsidR="00CE7FBC">
        <w:t xml:space="preserve"> </w:t>
      </w:r>
      <w:r>
        <w:t xml:space="preserve">relevant to athletic performance </w:t>
      </w:r>
      <w:r w:rsidR="00301266">
        <w:t xml:space="preserve">(the focus of this report) </w:t>
      </w:r>
      <w:r w:rsidR="00CE7FBC">
        <w:t xml:space="preserve">made </w:t>
      </w:r>
      <w:r w:rsidR="000360CC">
        <w:t xml:space="preserve">the conference </w:t>
      </w:r>
      <w:r w:rsidR="00963EBD">
        <w:t>worth</w:t>
      </w:r>
      <w:r w:rsidR="00931E7F">
        <w:t>while</w:t>
      </w:r>
      <w:r w:rsidR="003069DE">
        <w:t xml:space="preserve"> </w:t>
      </w:r>
      <w:r w:rsidR="000360CC">
        <w:t xml:space="preserve">for </w:t>
      </w:r>
      <w:r w:rsidR="003069DE">
        <w:t>sport scientists</w:t>
      </w:r>
      <w:r w:rsidR="00301266">
        <w:t>.</w:t>
      </w:r>
      <w:r w:rsidR="003069DE">
        <w:t xml:space="preserve"> </w:t>
      </w:r>
      <w:r w:rsidR="00A74C15">
        <w:t xml:space="preserve">Networking with </w:t>
      </w:r>
      <w:r w:rsidR="00AE33B4">
        <w:t xml:space="preserve">other </w:t>
      </w:r>
      <w:r w:rsidR="00A74C15">
        <w:t>researchers</w:t>
      </w:r>
      <w:r w:rsidR="00AE33B4">
        <w:t xml:space="preserve"> and research students</w:t>
      </w:r>
      <w:r w:rsidR="00301266">
        <w:t xml:space="preserve"> </w:t>
      </w:r>
      <w:r w:rsidR="00A74C15">
        <w:t xml:space="preserve">amongst the 3000 registrants </w:t>
      </w:r>
      <w:r w:rsidR="00301266">
        <w:t>in all the disc</w:t>
      </w:r>
      <w:r w:rsidR="00301266">
        <w:t>i</w:t>
      </w:r>
      <w:r w:rsidR="00301266">
        <w:t>plines of exercise and sports medicine and sc</w:t>
      </w:r>
      <w:r w:rsidR="00301266">
        <w:t>i</w:t>
      </w:r>
      <w:r w:rsidR="00301266">
        <w:lastRenderedPageBreak/>
        <w:t xml:space="preserve">ence </w:t>
      </w:r>
      <w:r w:rsidR="00A74C15">
        <w:t xml:space="preserve">was also </w:t>
      </w:r>
      <w:r w:rsidR="009D3AFE">
        <w:t>useful</w:t>
      </w:r>
      <w:r w:rsidR="00A74C15">
        <w:t>.</w:t>
      </w:r>
      <w:r w:rsidR="00AE33B4">
        <w:t xml:space="preserve"> </w:t>
      </w:r>
    </w:p>
    <w:p w:rsidR="00FE5E05" w:rsidRPr="00F867F4" w:rsidRDefault="006237A8" w:rsidP="00FE5E05">
      <w:pPr>
        <w:pStyle w:val="Heading1"/>
        <w:spacing w:before="60"/>
        <w:jc w:val="left"/>
        <w:rPr>
          <w:b w:val="0"/>
        </w:rPr>
      </w:pPr>
      <w:bookmarkStart w:id="6" w:name="_Conference_Logistics"/>
      <w:bookmarkStart w:id="7" w:name="_Impressions_of_Two"/>
      <w:bookmarkEnd w:id="6"/>
      <w:bookmarkEnd w:id="7"/>
      <w:r>
        <w:t xml:space="preserve">Impressions of Two </w:t>
      </w:r>
      <w:r w:rsidR="00FE5E05">
        <w:t xml:space="preserve">Young </w:t>
      </w:r>
      <w:r w:rsidR="009613FC">
        <w:t xml:space="preserve">Researchers </w:t>
      </w:r>
      <w:r w:rsidR="00FE5E05">
        <w:rPr>
          <w:b w:val="0"/>
        </w:rPr>
        <w:br/>
      </w:r>
      <w:bookmarkStart w:id="8" w:name="_Performance_Presentations_reviewed"/>
      <w:bookmarkEnd w:id="8"/>
      <w:r w:rsidR="00FE5E05">
        <w:rPr>
          <w:b w:val="0"/>
        </w:rPr>
        <w:t xml:space="preserve">by </w:t>
      </w:r>
      <w:r w:rsidR="00C93613">
        <w:rPr>
          <w:b w:val="0"/>
        </w:rPr>
        <w:t>Sian and Rita</w:t>
      </w:r>
    </w:p>
    <w:p w:rsidR="00A0303C" w:rsidRDefault="00AE33B4" w:rsidP="00A0303C">
      <w:r>
        <w:t>T</w:t>
      </w:r>
      <w:r w:rsidR="00A0303C">
        <w:t>he organizers can be commended for intr</w:t>
      </w:r>
      <w:r w:rsidR="00A0303C">
        <w:t>o</w:t>
      </w:r>
      <w:r w:rsidR="00A0303C">
        <w:t xml:space="preserve">ducing a series of development workshops housed within a </w:t>
      </w:r>
      <w:r w:rsidR="001A477F">
        <w:t>science c</w:t>
      </w:r>
      <w:r w:rsidR="00A0303C">
        <w:t>afé and directed t</w:t>
      </w:r>
      <w:r w:rsidR="00A0303C">
        <w:t>o</w:t>
      </w:r>
      <w:r w:rsidR="00A0303C">
        <w:t xml:space="preserve">wards </w:t>
      </w:r>
      <w:r w:rsidR="00244C23">
        <w:t>e</w:t>
      </w:r>
      <w:r w:rsidR="00A0303C">
        <w:t>arly</w:t>
      </w:r>
      <w:r w:rsidR="00244C23">
        <w:t>-c</w:t>
      </w:r>
      <w:r w:rsidR="00A0303C">
        <w:t xml:space="preserve">areer </w:t>
      </w:r>
      <w:r w:rsidR="00244C23">
        <w:t>r</w:t>
      </w:r>
      <w:r w:rsidR="00A0303C">
        <w:t>esearchers.</w:t>
      </w:r>
      <w:r w:rsidR="001A477F">
        <w:t xml:space="preserve"> The sessions</w:t>
      </w:r>
      <w:r w:rsidR="00A0303C">
        <w:t xml:space="preserve"> included an opportunity to </w:t>
      </w:r>
      <w:r w:rsidR="00A10E25">
        <w:t>m</w:t>
      </w:r>
      <w:r w:rsidR="00A0303C">
        <w:t>eet</w:t>
      </w:r>
      <w:r w:rsidR="00A10E25">
        <w:t xml:space="preserve"> </w:t>
      </w:r>
      <w:r w:rsidR="00A0303C">
        <w:t>the</w:t>
      </w:r>
      <w:r w:rsidR="00A10E25">
        <w:t xml:space="preserve"> e</w:t>
      </w:r>
      <w:r w:rsidR="00A0303C">
        <w:t>xperts on sports science and nutrition strategies for elite sports performance (</w:t>
      </w:r>
      <w:r w:rsidR="00A10E25">
        <w:t xml:space="preserve">Ken van </w:t>
      </w:r>
      <w:proofErr w:type="spellStart"/>
      <w:r w:rsidR="00A10E25">
        <w:t>Someren</w:t>
      </w:r>
      <w:proofErr w:type="spellEnd"/>
      <w:r w:rsidR="00A10E25">
        <w:t xml:space="preserve">, </w:t>
      </w:r>
      <w:r w:rsidR="00A0303C">
        <w:t>Ron Maughan), advice on how to network (Walter Thompson), and strategies for developing inte</w:t>
      </w:r>
      <w:r w:rsidR="00A0303C">
        <w:t>r</w:t>
      </w:r>
      <w:r w:rsidR="00A0303C">
        <w:t xml:space="preserve">national research collaborations (Greg Whyte). The workshop we attended on planning a career pathway in science in sport (Jo </w:t>
      </w:r>
      <w:proofErr w:type="spellStart"/>
      <w:r w:rsidR="00A0303C">
        <w:t>Doust</w:t>
      </w:r>
      <w:proofErr w:type="spellEnd"/>
      <w:r w:rsidR="00A0303C">
        <w:t>) was a dynamic affair, encouraging interaction and discussion between attendees. Aside from providing a refreshing respite from the impe</w:t>
      </w:r>
      <w:r w:rsidR="00A0303C">
        <w:t>r</w:t>
      </w:r>
      <w:r w:rsidR="00A0303C">
        <w:t xml:space="preserve">sonal and generally uninspiring atmosphere of this large congress, we came away with several top tips for securing </w:t>
      </w:r>
      <w:r w:rsidR="009B3FA9">
        <w:t>the job of our dreams: build a "</w:t>
      </w:r>
      <w:r w:rsidR="00A0303C">
        <w:t>Web identity</w:t>
      </w:r>
      <w:r w:rsidR="009B3FA9">
        <w:t>"</w:t>
      </w:r>
      <w:r w:rsidR="00A0303C">
        <w:t xml:space="preserve"> to advertise yourself, develop a strong teaching/working philosophy</w:t>
      </w:r>
      <w:r w:rsidR="001918F4">
        <w:t xml:space="preserve"> that you can</w:t>
      </w:r>
      <w:r w:rsidR="00A0303C">
        <w:t xml:space="preserve"> clearly articulate in interviews </w:t>
      </w:r>
      <w:r w:rsidR="00A0303C">
        <w:lastRenderedPageBreak/>
        <w:t xml:space="preserve">(always ask yourself </w:t>
      </w:r>
      <w:r w:rsidR="001918F4">
        <w:t>beforehand</w:t>
      </w:r>
      <w:r w:rsidR="00A0303C">
        <w:t xml:space="preserve"> “what will I add to the organization?”), and find a good mentor to guide your career development.</w:t>
      </w:r>
    </w:p>
    <w:p w:rsidR="00F867F4" w:rsidRPr="00F867F4" w:rsidRDefault="00B603F2" w:rsidP="00F867F4">
      <w:pPr>
        <w:pStyle w:val="Heading1"/>
        <w:jc w:val="left"/>
        <w:rPr>
          <w:b w:val="0"/>
        </w:rPr>
      </w:pPr>
      <w:bookmarkStart w:id="9" w:name="_Performance_Presentations_reviewed_1"/>
      <w:bookmarkEnd w:id="9"/>
      <w:r>
        <w:t xml:space="preserve">Performance </w:t>
      </w:r>
      <w:r w:rsidR="001F2C11">
        <w:t>Presentations</w:t>
      </w:r>
      <w:r w:rsidR="00F867F4">
        <w:br/>
      </w:r>
      <w:r w:rsidR="00254DAA">
        <w:rPr>
          <w:b w:val="0"/>
        </w:rPr>
        <w:t xml:space="preserve">reviewed by </w:t>
      </w:r>
      <w:r w:rsidR="00D16B35">
        <w:rPr>
          <w:b w:val="0"/>
        </w:rPr>
        <w:t xml:space="preserve">Will, Sian and </w:t>
      </w:r>
      <w:r w:rsidR="00F867F4">
        <w:rPr>
          <w:b w:val="0"/>
        </w:rPr>
        <w:t>Rita</w:t>
      </w:r>
    </w:p>
    <w:p w:rsidR="001A477F" w:rsidRDefault="001F2C11" w:rsidP="001A477F">
      <w:r>
        <w:t>PDF</w:t>
      </w:r>
      <w:r w:rsidR="0066237E">
        <w:t>s</w:t>
      </w:r>
      <w:r>
        <w:t xml:space="preserve"> of </w:t>
      </w:r>
      <w:r w:rsidRPr="001349C1">
        <w:rPr>
          <w:b/>
          <w:color w:val="A50021"/>
        </w:rPr>
        <w:t>abstracts</w:t>
      </w:r>
      <w:r>
        <w:t xml:space="preserve"> </w:t>
      </w:r>
      <w:r w:rsidR="0066237E">
        <w:t xml:space="preserve">are available at the </w:t>
      </w:r>
      <w:hyperlink r:id="rId21" w:tgtFrame="_blank" w:history="1">
        <w:r w:rsidR="0066237E" w:rsidRPr="00F10471">
          <w:rPr>
            <w:rStyle w:val="Hyperlink"/>
            <w:noProof w:val="0"/>
          </w:rPr>
          <w:t>co</w:t>
        </w:r>
        <w:r w:rsidR="0066237E" w:rsidRPr="00F10471">
          <w:rPr>
            <w:rStyle w:val="Hyperlink"/>
            <w:noProof w:val="0"/>
          </w:rPr>
          <w:t>n</w:t>
        </w:r>
        <w:r w:rsidR="0066237E" w:rsidRPr="00F10471">
          <w:rPr>
            <w:rStyle w:val="Hyperlink"/>
            <w:noProof w:val="0"/>
          </w:rPr>
          <w:t>ference website</w:t>
        </w:r>
      </w:hyperlink>
      <w:r w:rsidR="0066237E">
        <w:t xml:space="preserve"> for </w:t>
      </w:r>
      <w:r>
        <w:t xml:space="preserve">the </w:t>
      </w:r>
      <w:hyperlink r:id="rId22" w:tgtFrame="_blank" w:history="1">
        <w:r w:rsidRPr="0066237E">
          <w:rPr>
            <w:rStyle w:val="Hyperlink"/>
            <w:noProof w:val="0"/>
          </w:rPr>
          <w:t>podium</w:t>
        </w:r>
      </w:hyperlink>
      <w:r>
        <w:t xml:space="preserve"> </w:t>
      </w:r>
      <w:r w:rsidR="0066237E">
        <w:t xml:space="preserve">and </w:t>
      </w:r>
      <w:hyperlink r:id="rId23" w:tgtFrame="_blank" w:history="1">
        <w:r w:rsidR="0066237E" w:rsidRPr="0066237E">
          <w:rPr>
            <w:rStyle w:val="Hyperlink"/>
            <w:noProof w:val="0"/>
          </w:rPr>
          <w:t>poster</w:t>
        </w:r>
      </w:hyperlink>
      <w:r w:rsidR="0066237E">
        <w:t xml:space="preserve"> </w:t>
      </w:r>
      <w:r>
        <w:t xml:space="preserve">presentations. Find the abstracts </w:t>
      </w:r>
      <w:r w:rsidR="00561E97">
        <w:t xml:space="preserve">referred to </w:t>
      </w:r>
      <w:r>
        <w:t xml:space="preserve">below by putting the first author's name and initial shown in brackets […] into the advanced search form. </w:t>
      </w:r>
      <w:r w:rsidR="000464D2">
        <w:t>O</w:t>
      </w:r>
      <w:r w:rsidR="00AD45F7">
        <w:t xml:space="preserve">nly </w:t>
      </w:r>
      <w:r w:rsidR="001349C1">
        <w:t>three</w:t>
      </w:r>
      <w:r w:rsidR="00AD45F7">
        <w:t xml:space="preserve"> posters </w:t>
      </w:r>
      <w:r w:rsidR="000464D2">
        <w:t xml:space="preserve">had </w:t>
      </w:r>
      <w:r w:rsidR="00921A69">
        <w:t xml:space="preserve">originality and applicability to </w:t>
      </w:r>
      <w:r w:rsidR="00AD45F7">
        <w:t>athletic performance</w:t>
      </w:r>
      <w:r w:rsidR="000464D2">
        <w:t xml:space="preserve"> suff</w:t>
      </w:r>
      <w:r w:rsidR="000464D2">
        <w:t>i</w:t>
      </w:r>
      <w:r w:rsidR="000464D2">
        <w:t>cient to include in this report</w:t>
      </w:r>
      <w:r w:rsidR="00ED680F">
        <w:t>.</w:t>
      </w:r>
      <w:r w:rsidR="001A477F">
        <w:t xml:space="preserve"> In a re-run of </w:t>
      </w:r>
      <w:hyperlink r:id="rId24" w:history="1">
        <w:r w:rsidR="001A477F" w:rsidRPr="00CA5977">
          <w:rPr>
            <w:rStyle w:val="Hyperlink"/>
            <w:noProof w:val="0"/>
          </w:rPr>
          <w:t xml:space="preserve">this year’s ECSS </w:t>
        </w:r>
        <w:r w:rsidR="001A477F">
          <w:rPr>
            <w:rStyle w:val="Hyperlink"/>
            <w:noProof w:val="0"/>
          </w:rPr>
          <w:t>conference</w:t>
        </w:r>
      </w:hyperlink>
      <w:r w:rsidR="001A477F">
        <w:t xml:space="preserve">, </w:t>
      </w:r>
      <w:r w:rsidR="005528A2">
        <w:t>none</w:t>
      </w:r>
      <w:r w:rsidR="001A477F">
        <w:t xml:space="preserve"> of the eight young-investigator </w:t>
      </w:r>
      <w:r w:rsidR="0066237E">
        <w:t>awards</w:t>
      </w:r>
      <w:r w:rsidR="005528A2">
        <w:t xml:space="preserve"> went to a study of</w:t>
      </w:r>
      <w:r w:rsidR="001A477F">
        <w:t xml:space="preserve"> athletic performance</w:t>
      </w:r>
      <w:r w:rsidR="00B61D36">
        <w:t>, although one dealt with performance of "healthy participants"</w:t>
      </w:r>
      <w:r w:rsidR="001A477F">
        <w:t>.</w:t>
      </w:r>
    </w:p>
    <w:p w:rsidR="00DF7221" w:rsidRDefault="00DF7221" w:rsidP="00DF7221">
      <w:bookmarkStart w:id="10" w:name="generic"/>
      <w:bookmarkEnd w:id="10"/>
      <w:r>
        <w:t>Two of the most valuable sessions we atten</w:t>
      </w:r>
      <w:r>
        <w:t>d</w:t>
      </w:r>
      <w:r>
        <w:t xml:space="preserve">ed were on the topic of the development of the </w:t>
      </w:r>
      <w:r w:rsidRPr="00492893">
        <w:rPr>
          <w:b/>
          <w:color w:val="A50021"/>
        </w:rPr>
        <w:t>generic</w:t>
      </w:r>
      <w:r>
        <w:t xml:space="preserve"> </w:t>
      </w:r>
      <w:r w:rsidRPr="00492893">
        <w:rPr>
          <w:b/>
          <w:color w:val="A50021"/>
        </w:rPr>
        <w:t>skills</w:t>
      </w:r>
      <w:r>
        <w:t xml:space="preserve"> of the </w:t>
      </w:r>
      <w:r w:rsidRPr="00642F76">
        <w:rPr>
          <w:b/>
          <w:color w:val="0000FF"/>
        </w:rPr>
        <w:t>sport</w:t>
      </w:r>
      <w:r>
        <w:t xml:space="preserve"> </w:t>
      </w:r>
      <w:r w:rsidRPr="00642F76">
        <w:rPr>
          <w:b/>
          <w:color w:val="0000FF"/>
        </w:rPr>
        <w:t>scientists</w:t>
      </w:r>
      <w:r>
        <w:t xml:space="preserve"> who pr</w:t>
      </w:r>
      <w:r>
        <w:t>o</w:t>
      </w:r>
      <w:r>
        <w:t xml:space="preserve">vide service on behalf of the English Institute of Sport. The sessions were chaired by Sarah Rowell and delivered by her, psychologist Tim </w:t>
      </w:r>
      <w:proofErr w:type="spellStart"/>
      <w:r>
        <w:t>Kyndt</w:t>
      </w:r>
      <w:proofErr w:type="spellEnd"/>
      <w:r>
        <w:t xml:space="preserve"> and sport-science manager Ken van </w:t>
      </w:r>
      <w:proofErr w:type="spellStart"/>
      <w:r>
        <w:t>Someren</w:t>
      </w:r>
      <w:proofErr w:type="spellEnd"/>
      <w:r>
        <w:t>. [</w:t>
      </w:r>
      <w:r w:rsidRPr="00492893">
        <w:t>Rowell, S</w:t>
      </w:r>
      <w:r>
        <w:t xml:space="preserve"> will get both sessions.] These three have introduced a broad program of work placements, sponsored studentships, pr</w:t>
      </w:r>
      <w:r>
        <w:t>o</w:t>
      </w:r>
      <w:r>
        <w:t>fessional-development workshops and mento</w:t>
      </w:r>
      <w:r>
        <w:t>r</w:t>
      </w:r>
      <w:r>
        <w:t xml:space="preserve">ing to fast-track the development of generic or non-technical people skills, which they and the sports consider to be as important for their sport scientists as the discipline-specific technical skills of assessment and evaluation. </w:t>
      </w:r>
    </w:p>
    <w:p w:rsidR="00BB5B6D" w:rsidRDefault="009B62B3" w:rsidP="000D1B3C">
      <w:bookmarkStart w:id="11" w:name="reflective"/>
      <w:bookmarkEnd w:id="11"/>
      <w:r>
        <w:t>The presentation format was novel and e</w:t>
      </w:r>
      <w:r>
        <w:t>n</w:t>
      </w:r>
      <w:r>
        <w:t xml:space="preserve">gaging: Sarah introduced </w:t>
      </w:r>
      <w:r w:rsidR="006237A8">
        <w:t>each</w:t>
      </w:r>
      <w:r>
        <w:t xml:space="preserve"> topic, Tim gave a mini-lecture on it, then Ken provided an inte</w:t>
      </w:r>
      <w:r>
        <w:t>r</w:t>
      </w:r>
      <w:r>
        <w:t xml:space="preserve">active commentary. </w:t>
      </w:r>
      <w:r w:rsidR="00391272">
        <w:t xml:space="preserve">At times </w:t>
      </w:r>
      <w:r w:rsidR="00A048DF">
        <w:t>the</w:t>
      </w:r>
      <w:r w:rsidR="00CC42AC">
        <w:t>ir</w:t>
      </w:r>
      <w:r w:rsidR="00A048DF">
        <w:t xml:space="preserve"> presentation</w:t>
      </w:r>
      <w:r w:rsidR="00391272">
        <w:t xml:space="preserve"> was a</w:t>
      </w:r>
      <w:r w:rsidR="004349CE">
        <w:t>n overwhelming</w:t>
      </w:r>
      <w:r w:rsidR="00391272">
        <w:t xml:space="preserve"> litany of buzzwords from business psychology</w:t>
      </w:r>
      <w:r w:rsidR="00466EBC">
        <w:t xml:space="preserve">. </w:t>
      </w:r>
      <w:r w:rsidR="00466EBC" w:rsidRPr="00492893">
        <w:rPr>
          <w:b/>
          <w:color w:val="A50021"/>
        </w:rPr>
        <w:t>R</w:t>
      </w:r>
      <w:r w:rsidR="005049B9" w:rsidRPr="00492893">
        <w:rPr>
          <w:b/>
          <w:color w:val="A50021"/>
        </w:rPr>
        <w:t>eflective</w:t>
      </w:r>
      <w:r w:rsidR="005049B9">
        <w:rPr>
          <w:i/>
        </w:rPr>
        <w:t xml:space="preserve"> </w:t>
      </w:r>
      <w:r w:rsidR="005049B9" w:rsidRPr="00492893">
        <w:rPr>
          <w:b/>
          <w:color w:val="A50021"/>
        </w:rPr>
        <w:t>practice</w:t>
      </w:r>
      <w:r w:rsidR="005049B9">
        <w:rPr>
          <w:i/>
        </w:rPr>
        <w:t xml:space="preserve"> </w:t>
      </w:r>
      <w:r w:rsidR="005049B9">
        <w:t xml:space="preserve">got its first of many </w:t>
      </w:r>
      <w:r w:rsidR="00E57CE6">
        <w:t>airings</w:t>
      </w:r>
      <w:r w:rsidR="005049B9">
        <w:t xml:space="preserve"> at this conference. It refers to </w:t>
      </w:r>
      <w:r w:rsidR="00BC4431">
        <w:t>communicating with</w:t>
      </w:r>
      <w:r w:rsidR="00466EBC">
        <w:t xml:space="preserve"> everyone, inclu</w:t>
      </w:r>
      <w:r w:rsidR="00466EBC">
        <w:t>d</w:t>
      </w:r>
      <w:r w:rsidR="00466EBC">
        <w:t>ing yourself</w:t>
      </w:r>
      <w:r w:rsidR="006E77DA">
        <w:t>, about everything in your work</w:t>
      </w:r>
      <w:r w:rsidR="00D450CE">
        <w:t xml:space="preserve"> (or in your </w:t>
      </w:r>
      <w:r w:rsidR="00466EBC">
        <w:t>training</w:t>
      </w:r>
      <w:r w:rsidR="006E77DA">
        <w:t xml:space="preserve"> and </w:t>
      </w:r>
      <w:r w:rsidR="00BB49DE">
        <w:t>competing</w:t>
      </w:r>
      <w:r w:rsidR="00D450CE">
        <w:t>)</w:t>
      </w:r>
      <w:r w:rsidR="00466EBC">
        <w:t xml:space="preserve"> before, during and after you d</w:t>
      </w:r>
      <w:r w:rsidR="00466EBC" w:rsidRPr="00466EBC">
        <w:t>o it. Oth</w:t>
      </w:r>
      <w:r w:rsidR="00E57CE6">
        <w:t>er concepts</w:t>
      </w:r>
      <w:r w:rsidR="00466EBC" w:rsidRPr="00466EBC">
        <w:t xml:space="preserve"> that came up here were </w:t>
      </w:r>
      <w:r w:rsidR="00A048DF" w:rsidRPr="00797676">
        <w:rPr>
          <w:i/>
        </w:rPr>
        <w:t xml:space="preserve">self-awareness, values, </w:t>
      </w:r>
      <w:r w:rsidR="006A2E23" w:rsidRPr="00797676">
        <w:rPr>
          <w:i/>
        </w:rPr>
        <w:t>insight, for</w:t>
      </w:r>
      <w:r w:rsidR="006A2E23" w:rsidRPr="00797676">
        <w:rPr>
          <w:i/>
        </w:rPr>
        <w:t>e</w:t>
      </w:r>
      <w:r w:rsidR="006A2E23" w:rsidRPr="00797676">
        <w:rPr>
          <w:i/>
        </w:rPr>
        <w:t xml:space="preserve">sight, </w:t>
      </w:r>
      <w:r w:rsidR="00A048DF" w:rsidRPr="00797676">
        <w:rPr>
          <w:i/>
        </w:rPr>
        <w:t xml:space="preserve">motivation, communication, </w:t>
      </w:r>
      <w:r w:rsidR="00884578" w:rsidRPr="00797676">
        <w:rPr>
          <w:i/>
        </w:rPr>
        <w:t xml:space="preserve">consultancy, </w:t>
      </w:r>
      <w:r w:rsidR="00DF7221">
        <w:rPr>
          <w:i/>
        </w:rPr>
        <w:t xml:space="preserve">trust, </w:t>
      </w:r>
      <w:r w:rsidR="00884578" w:rsidRPr="00797676">
        <w:rPr>
          <w:i/>
        </w:rPr>
        <w:t>leadership,</w:t>
      </w:r>
      <w:r w:rsidR="00A52262">
        <w:rPr>
          <w:i/>
        </w:rPr>
        <w:t xml:space="preserve"> mentoring,</w:t>
      </w:r>
      <w:r w:rsidR="00884578" w:rsidRPr="00797676">
        <w:rPr>
          <w:i/>
        </w:rPr>
        <w:t xml:space="preserve"> </w:t>
      </w:r>
      <w:r w:rsidR="00E625A0" w:rsidRPr="00797676">
        <w:rPr>
          <w:i/>
        </w:rPr>
        <w:t xml:space="preserve">problem-solving, decision-making, </w:t>
      </w:r>
      <w:r w:rsidR="006A2E23" w:rsidRPr="00797676">
        <w:rPr>
          <w:i/>
        </w:rPr>
        <w:t>managing team dynamics, dealing with conflict</w:t>
      </w:r>
      <w:r w:rsidR="00A048DF" w:rsidRPr="00797676">
        <w:rPr>
          <w:i/>
        </w:rPr>
        <w:t>, influenc</w:t>
      </w:r>
      <w:r w:rsidR="006A2E23" w:rsidRPr="00797676">
        <w:rPr>
          <w:i/>
        </w:rPr>
        <w:t>ing and</w:t>
      </w:r>
      <w:r w:rsidR="00A048DF" w:rsidRPr="00797676">
        <w:rPr>
          <w:i/>
        </w:rPr>
        <w:t xml:space="preserve"> inspiring</w:t>
      </w:r>
      <w:r w:rsidR="006A2E23" w:rsidRPr="00797676">
        <w:rPr>
          <w:i/>
        </w:rPr>
        <w:t xml:space="preserve"> others</w:t>
      </w:r>
      <w:r w:rsidR="00A048DF">
        <w:t xml:space="preserve">… </w:t>
      </w:r>
      <w:r w:rsidR="00BB35EB">
        <w:t>In question time Will</w:t>
      </w:r>
      <w:r w:rsidR="002D666F">
        <w:t xml:space="preserve"> contributed </w:t>
      </w:r>
      <w:r w:rsidR="002D666F" w:rsidRPr="00797676">
        <w:rPr>
          <w:i/>
        </w:rPr>
        <w:t>honesty</w:t>
      </w:r>
      <w:r w:rsidR="002D666F">
        <w:t xml:space="preserve">, and in writing this report and </w:t>
      </w:r>
      <w:r w:rsidR="004349CE">
        <w:t xml:space="preserve">further </w:t>
      </w:r>
      <w:r w:rsidR="002D666F" w:rsidRPr="00AE55B0">
        <w:t>reflecting</w:t>
      </w:r>
      <w:r w:rsidR="002D666F">
        <w:t xml:space="preserve"> on </w:t>
      </w:r>
      <w:r w:rsidR="00BB35EB">
        <w:t>his</w:t>
      </w:r>
      <w:r w:rsidR="002D666F">
        <w:t xml:space="preserve"> own experience of successful sport scien</w:t>
      </w:r>
      <w:r w:rsidR="004349CE">
        <w:t xml:space="preserve">tists, </w:t>
      </w:r>
      <w:r w:rsidR="004349CE" w:rsidRPr="00797676">
        <w:rPr>
          <w:i/>
        </w:rPr>
        <w:t>conscientiousness</w:t>
      </w:r>
      <w:r w:rsidR="004349CE">
        <w:t xml:space="preserve"> in all its </w:t>
      </w:r>
      <w:r w:rsidR="00797676">
        <w:lastRenderedPageBreak/>
        <w:t>forms</w:t>
      </w:r>
      <w:r w:rsidR="004349CE">
        <w:t>–</w:t>
      </w:r>
      <w:r w:rsidR="00797676">
        <w:t>including always going</w:t>
      </w:r>
      <w:r w:rsidR="004349CE">
        <w:t xml:space="preserve"> the extra mile–</w:t>
      </w:r>
      <w:r w:rsidR="002D666F">
        <w:t xml:space="preserve">wins </w:t>
      </w:r>
      <w:r w:rsidR="00FC5966">
        <w:t>over the coaches and other experts</w:t>
      </w:r>
      <w:r w:rsidR="002D666F">
        <w:t xml:space="preserve">. </w:t>
      </w:r>
      <w:r w:rsidR="006A4166">
        <w:t>It goes without saying that y</w:t>
      </w:r>
      <w:r w:rsidR="00E57CE6">
        <w:t>ou still have</w:t>
      </w:r>
      <w:r w:rsidR="008F49B1">
        <w:t xml:space="preserve"> to be good at what you're going the extra m</w:t>
      </w:r>
      <w:r w:rsidR="00D450CE">
        <w:t>ile with, your technical stuff.</w:t>
      </w:r>
      <w:r w:rsidR="00A048DF">
        <w:t xml:space="preserve"> </w:t>
      </w:r>
      <w:r w:rsidR="004D7C05">
        <w:t>Will</w:t>
      </w:r>
      <w:r w:rsidR="00E22FE6">
        <w:t xml:space="preserve"> suspect</w:t>
      </w:r>
      <w:r w:rsidR="00BB35EB">
        <w:t>s</w:t>
      </w:r>
      <w:r w:rsidR="00E22FE6">
        <w:t xml:space="preserve"> that</w:t>
      </w:r>
      <w:r w:rsidR="006A2E23">
        <w:t xml:space="preserve"> just contin</w:t>
      </w:r>
      <w:r w:rsidR="006A2E23">
        <w:t>u</w:t>
      </w:r>
      <w:r w:rsidR="006A2E23">
        <w:t xml:space="preserve">ing to tell </w:t>
      </w:r>
      <w:r w:rsidR="00E22FE6">
        <w:t xml:space="preserve">budding practitioners that </w:t>
      </w:r>
      <w:r w:rsidR="002D666F">
        <w:t xml:space="preserve">all </w:t>
      </w:r>
      <w:r w:rsidR="00E22FE6">
        <w:t>these things are important</w:t>
      </w:r>
      <w:r w:rsidR="006A2E23">
        <w:t xml:space="preserve"> </w:t>
      </w:r>
      <w:r w:rsidR="00E625A0">
        <w:t>accelerates them along</w:t>
      </w:r>
      <w:r w:rsidR="006A2E23">
        <w:t xml:space="preserve"> the right path</w:t>
      </w:r>
      <w:r w:rsidR="00E22FE6">
        <w:t>, provided of course that you practice what you preach</w:t>
      </w:r>
      <w:r w:rsidR="00D450CE">
        <w:t>–that you</w:t>
      </w:r>
      <w:r w:rsidR="00AE55B0">
        <w:t xml:space="preserve"> have</w:t>
      </w:r>
      <w:r w:rsidR="00E639D2">
        <w:t xml:space="preserve"> </w:t>
      </w:r>
      <w:r w:rsidR="00E639D2" w:rsidRPr="00E639D2">
        <w:rPr>
          <w:i/>
        </w:rPr>
        <w:t>integrity</w:t>
      </w:r>
      <w:r w:rsidR="00AE55B0">
        <w:rPr>
          <w:i/>
        </w:rPr>
        <w:t>,</w:t>
      </w:r>
      <w:r w:rsidR="00AE55B0">
        <w:t xml:space="preserve"> in other words.</w:t>
      </w:r>
      <w:r w:rsidR="00E639D2">
        <w:t xml:space="preserve"> </w:t>
      </w:r>
      <w:r w:rsidR="00E625A0">
        <w:t xml:space="preserve">The EIS team identified </w:t>
      </w:r>
      <w:r w:rsidR="004B506A">
        <w:t xml:space="preserve">two areas for </w:t>
      </w:r>
      <w:r w:rsidR="00797676">
        <w:t xml:space="preserve">their own </w:t>
      </w:r>
      <w:r w:rsidR="00E625A0">
        <w:t>further development</w:t>
      </w:r>
      <w:r w:rsidR="004B506A">
        <w:t xml:space="preserve">: class-room simulation of real-world </w:t>
      </w:r>
      <w:r w:rsidR="000A603D">
        <w:t xml:space="preserve">service-delivery </w:t>
      </w:r>
      <w:r w:rsidR="004B506A">
        <w:t>situ</w:t>
      </w:r>
      <w:r w:rsidR="004B506A">
        <w:t>a</w:t>
      </w:r>
      <w:r w:rsidR="004B506A">
        <w:t xml:space="preserve">tions, and improving the </w:t>
      </w:r>
      <w:r w:rsidR="00E625A0">
        <w:t xml:space="preserve">mentoring </w:t>
      </w:r>
      <w:r w:rsidR="00E639D2">
        <w:t>skills</w:t>
      </w:r>
      <w:r w:rsidR="004B506A">
        <w:t xml:space="preserve"> of the more experienced sport scientists.</w:t>
      </w:r>
    </w:p>
    <w:p w:rsidR="008C279E" w:rsidRDefault="00E94594" w:rsidP="000D1B3C">
      <w:bookmarkStart w:id="12" w:name="socceracadeny"/>
      <w:bookmarkEnd w:id="12"/>
      <w:r w:rsidRPr="004943CC">
        <w:rPr>
          <w:b/>
          <w:color w:val="A50021"/>
        </w:rPr>
        <w:t>Reflective</w:t>
      </w:r>
      <w:r>
        <w:t xml:space="preserve"> </w:t>
      </w:r>
      <w:r w:rsidRPr="004943CC">
        <w:rPr>
          <w:b/>
          <w:color w:val="A50021"/>
        </w:rPr>
        <w:t>practice</w:t>
      </w:r>
      <w:r>
        <w:t xml:space="preserve"> </w:t>
      </w:r>
      <w:r w:rsidR="003470A6">
        <w:t xml:space="preserve">was the legacy of a visit by </w:t>
      </w:r>
      <w:r w:rsidR="00BB49DE">
        <w:t xml:space="preserve">sport psychologist </w:t>
      </w:r>
      <w:r w:rsidR="003470A6">
        <w:t xml:space="preserve">Zoe Knowles </w:t>
      </w:r>
      <w:r w:rsidR="00BB49DE">
        <w:t>of</w:t>
      </w:r>
      <w:r w:rsidR="003470A6">
        <w:t xml:space="preserve"> Live</w:t>
      </w:r>
      <w:r w:rsidR="003470A6">
        <w:t>r</w:t>
      </w:r>
      <w:r w:rsidR="003470A6">
        <w:t xml:space="preserve">pool John Moores University to </w:t>
      </w:r>
      <w:r>
        <w:t>a</w:t>
      </w:r>
      <w:r w:rsidR="0071535E">
        <w:t xml:space="preserve"> "leadership </w:t>
      </w:r>
      <w:r>
        <w:t>academy</w:t>
      </w:r>
      <w:r w:rsidR="0071535E">
        <w:t>"</w:t>
      </w:r>
      <w:r>
        <w:t xml:space="preserve"> for elite female </w:t>
      </w:r>
      <w:r w:rsidRPr="00642F76">
        <w:rPr>
          <w:b/>
          <w:color w:val="0000FF"/>
        </w:rPr>
        <w:t>soccer</w:t>
      </w:r>
      <w:r>
        <w:t xml:space="preserve"> players aged 10-14</w:t>
      </w:r>
      <w:r w:rsidR="0071535E">
        <w:t xml:space="preserve"> in–</w:t>
      </w:r>
      <w:r w:rsidR="000143D4">
        <w:t>where else</w:t>
      </w:r>
      <w:r w:rsidR="007303C0">
        <w:t>?</w:t>
      </w:r>
      <w:r w:rsidR="000143D4">
        <w:t>–California</w:t>
      </w:r>
      <w:r>
        <w:t>.</w:t>
      </w:r>
      <w:r w:rsidR="003470A6">
        <w:t xml:space="preserve"> The girls do such things as identifying and interviewing leaders in their community </w:t>
      </w:r>
      <w:r w:rsidR="00211E85">
        <w:t>and tak</w:t>
      </w:r>
      <w:r w:rsidR="000A603D">
        <w:t>ing</w:t>
      </w:r>
      <w:r w:rsidR="00211E85">
        <w:t xml:space="preserve"> part in mentoring programs with </w:t>
      </w:r>
      <w:r w:rsidR="00BB49DE">
        <w:t>academy</w:t>
      </w:r>
      <w:r w:rsidR="00211E85">
        <w:t xml:space="preserve"> captains </w:t>
      </w:r>
      <w:r w:rsidR="003470A6">
        <w:t xml:space="preserve">to find answers to such questions as "what type of leader/enforcer am I?" </w:t>
      </w:r>
      <w:r w:rsidR="001F0AE3">
        <w:t>And they play good soccer, too! Seriously, it appears to be a very successful program.</w:t>
      </w:r>
      <w:r w:rsidR="00211E85">
        <w:t xml:space="preserve"> [</w:t>
      </w:r>
      <w:proofErr w:type="spellStart"/>
      <w:r w:rsidR="00211E85">
        <w:t>Rhodius</w:t>
      </w:r>
      <w:proofErr w:type="spellEnd"/>
      <w:r w:rsidR="00211E85">
        <w:t>, A]</w:t>
      </w:r>
    </w:p>
    <w:p w:rsidR="00632D7E" w:rsidRDefault="00632D7E" w:rsidP="00632D7E">
      <w:bookmarkStart w:id="13" w:name="deliberate"/>
      <w:bookmarkEnd w:id="13"/>
      <w:r>
        <w:t>The psychologist who qual</w:t>
      </w:r>
      <w:r w:rsidR="0072435D">
        <w:t xml:space="preserve">itatively </w:t>
      </w:r>
      <w:r>
        <w:t>inte</w:t>
      </w:r>
      <w:r>
        <w:t>r</w:t>
      </w:r>
      <w:r>
        <w:t xml:space="preserve">viewed two </w:t>
      </w:r>
      <w:r w:rsidR="007303C0">
        <w:t>"</w:t>
      </w:r>
      <w:proofErr w:type="spellStart"/>
      <w:r>
        <w:t>uber</w:t>
      </w:r>
      <w:proofErr w:type="spellEnd"/>
      <w:r>
        <w:t>-elite</w:t>
      </w:r>
      <w:r w:rsidR="007303C0">
        <w:t>"</w:t>
      </w:r>
      <w:r>
        <w:t xml:space="preserve"> </w:t>
      </w:r>
      <w:r w:rsidR="00755714">
        <w:t>(cream-of-</w:t>
      </w:r>
      <w:r w:rsidR="00FE14D6">
        <w:t>the</w:t>
      </w:r>
      <w:r w:rsidR="00755714">
        <w:t>-</w:t>
      </w:r>
      <w:r w:rsidR="00FE14D6">
        <w:t xml:space="preserve">cream) </w:t>
      </w:r>
      <w:r w:rsidR="000914E4">
        <w:rPr>
          <w:b/>
          <w:color w:val="0000FF"/>
        </w:rPr>
        <w:t xml:space="preserve">soccer </w:t>
      </w:r>
      <w:r w:rsidR="000914E4" w:rsidRPr="00FD08A7">
        <w:t>players</w:t>
      </w:r>
      <w:r>
        <w:t xml:space="preserve"> identified the following 10 co</w:t>
      </w:r>
      <w:r>
        <w:t>m</w:t>
      </w:r>
      <w:r>
        <w:t xml:space="preserve">ponents of cognitive </w:t>
      </w:r>
      <w:r w:rsidRPr="004943CC">
        <w:rPr>
          <w:b/>
          <w:color w:val="A50021"/>
        </w:rPr>
        <w:t>deliberate</w:t>
      </w:r>
      <w:r>
        <w:t xml:space="preserve"> </w:t>
      </w:r>
      <w:r w:rsidRPr="004943CC">
        <w:rPr>
          <w:b/>
          <w:color w:val="A50021"/>
        </w:rPr>
        <w:t>practice</w:t>
      </w:r>
      <w:r>
        <w:t>: di</w:t>
      </w:r>
      <w:r>
        <w:t>s</w:t>
      </w:r>
      <w:r>
        <w:t>cussion, inquisition, study, evaluation, use of technology, visualization, modeling, cognitive restructuring, social support, and elite mental attitudes. "This type of practice should be given serious consideration by governing bodies, directors of sport, managers and coaches." [</w:t>
      </w:r>
      <w:proofErr w:type="spellStart"/>
      <w:r>
        <w:t>Horrocks</w:t>
      </w:r>
      <w:proofErr w:type="spellEnd"/>
      <w:r>
        <w:t>, D]</w:t>
      </w:r>
    </w:p>
    <w:p w:rsidR="006929D4" w:rsidRDefault="002C599F" w:rsidP="00632D7E">
      <w:bookmarkStart w:id="14" w:name="talentcase"/>
      <w:bookmarkEnd w:id="14"/>
      <w:r>
        <w:t>Unfortunately none of us attended the prese</w:t>
      </w:r>
      <w:r>
        <w:t>n</w:t>
      </w:r>
      <w:r>
        <w:t>tation of a case study</w:t>
      </w:r>
      <w:r w:rsidR="004943CC">
        <w:t xml:space="preserve"> of </w:t>
      </w:r>
      <w:r w:rsidR="004943CC" w:rsidRPr="004943CC">
        <w:rPr>
          <w:b/>
          <w:color w:val="A50021"/>
        </w:rPr>
        <w:t>talent</w:t>
      </w:r>
      <w:r w:rsidR="004943CC">
        <w:t xml:space="preserve"> </w:t>
      </w:r>
      <w:r w:rsidR="004943CC" w:rsidRPr="004943CC">
        <w:rPr>
          <w:b/>
          <w:color w:val="A50021"/>
        </w:rPr>
        <w:t>development</w:t>
      </w:r>
      <w:r>
        <w:t xml:space="preserve"> presented by the coach of England's top </w:t>
      </w:r>
      <w:r w:rsidR="000914E4">
        <w:rPr>
          <w:b/>
          <w:color w:val="0000FF"/>
        </w:rPr>
        <w:t xml:space="preserve">soccer </w:t>
      </w:r>
      <w:r w:rsidR="000914E4" w:rsidRPr="00F14610">
        <w:t>player</w:t>
      </w:r>
      <w:r>
        <w:t xml:space="preserve"> of 2011 in his early years (age 9-16). According to the abstract </w:t>
      </w:r>
      <w:r w:rsidR="0092440B">
        <w:t xml:space="preserve">there were </w:t>
      </w:r>
      <w:r w:rsidR="0092440B" w:rsidRPr="0092440B">
        <w:t>significant talent development coaching issues</w:t>
      </w:r>
      <w:r w:rsidR="0092440B">
        <w:t xml:space="preserve">, including a drastic relative age effect and </w:t>
      </w:r>
      <w:r w:rsidR="0092440B" w:rsidRPr="0092440B">
        <w:t>conflicts within the academy coaching process</w:t>
      </w:r>
      <w:r>
        <w:t xml:space="preserve"> </w:t>
      </w:r>
      <w:r w:rsidR="0092440B">
        <w:t>[Holt, J]</w:t>
      </w:r>
    </w:p>
    <w:p w:rsidR="00EF3EFE" w:rsidRDefault="00EC1970" w:rsidP="00632D7E">
      <w:bookmarkStart w:id="15" w:name="core"/>
      <w:bookmarkEnd w:id="15"/>
      <w:r>
        <w:t>The authors reported the effect of a</w:t>
      </w:r>
      <w:r w:rsidR="00EF3EFE">
        <w:t xml:space="preserve"> rando</w:t>
      </w:r>
      <w:r w:rsidR="00EF3EFE">
        <w:t>m</w:t>
      </w:r>
      <w:r w:rsidR="00EF3EFE">
        <w:t xml:space="preserve">ized controlled trial of the addition of </w:t>
      </w:r>
      <w:r w:rsidR="00EF3EFE" w:rsidRPr="004943CC">
        <w:rPr>
          <w:b/>
          <w:color w:val="A50021"/>
        </w:rPr>
        <w:t>core-training</w:t>
      </w:r>
      <w:r w:rsidR="00EF3EFE">
        <w:t xml:space="preserve"> exercises to the training programs of 15 female and 15 male </w:t>
      </w:r>
      <w:r w:rsidRPr="00642F76">
        <w:rPr>
          <w:b/>
          <w:color w:val="0000FF"/>
        </w:rPr>
        <w:t>swimmers</w:t>
      </w:r>
      <w:r>
        <w:t xml:space="preserve"> as a likely trivial change of -</w:t>
      </w:r>
      <w:r w:rsidR="009C1845">
        <w:t xml:space="preserve">0.17 s in 50-m time, but by our calculations the effect is </w:t>
      </w:r>
      <w:r w:rsidR="004A2127">
        <w:t>-</w:t>
      </w:r>
      <w:r>
        <w:t>0.7%</w:t>
      </w:r>
      <w:r w:rsidR="009C1845">
        <w:t>, with c</w:t>
      </w:r>
      <w:r>
        <w:t>onf</w:t>
      </w:r>
      <w:r>
        <w:t>i</w:t>
      </w:r>
      <w:r>
        <w:t xml:space="preserve">dence limits </w:t>
      </w:r>
      <w:r w:rsidR="009C1845">
        <w:t xml:space="preserve">of </w:t>
      </w:r>
      <w:r w:rsidR="004A2127">
        <w:t xml:space="preserve">-2.1 to </w:t>
      </w:r>
      <w:r>
        <w:t>0.7%</w:t>
      </w:r>
      <w:r w:rsidR="009C1845">
        <w:t>.</w:t>
      </w:r>
      <w:r w:rsidR="00642F76">
        <w:t xml:space="preserve"> </w:t>
      </w:r>
      <w:r w:rsidR="008509A8">
        <w:t>T</w:t>
      </w:r>
      <w:r w:rsidR="009C1845">
        <w:t xml:space="preserve">he </w:t>
      </w:r>
      <w:r w:rsidR="008509A8">
        <w:t xml:space="preserve">thresholds for small and moderate effects on swim time are </w:t>
      </w:r>
      <w:r w:rsidR="008509A8">
        <w:lastRenderedPageBreak/>
        <w:t xml:space="preserve">about </w:t>
      </w:r>
      <w:r>
        <w:t>0.25%</w:t>
      </w:r>
      <w:r w:rsidR="008509A8">
        <w:t xml:space="preserve"> and 0.75%</w:t>
      </w:r>
      <w:r w:rsidR="009C1845">
        <w:t xml:space="preserve">, </w:t>
      </w:r>
      <w:r w:rsidR="008509A8">
        <w:t>estimated by multipl</w:t>
      </w:r>
      <w:r w:rsidR="008509A8">
        <w:t>y</w:t>
      </w:r>
      <w:r w:rsidR="008509A8">
        <w:t xml:space="preserve">ing the 0.8% typical variation a top swimmer shows between competitions </w:t>
      </w:r>
      <w:r w:rsidR="00B50030">
        <w:fldChar w:fldCharType="begin"/>
      </w:r>
      <w:r w:rsidR="00B50030">
        <w:instrText xml:space="preserve"> ADDIN EN.CITE &lt;EndNote&gt;&lt;Cite&gt;&lt;Author&gt;Pyne&lt;/Author&gt;&lt;Year&gt;2004&lt;/Year&gt;&lt;RecNum&gt;8&lt;/RecNum&gt;&lt;DisplayText&gt;(Pyne et al., 2004)&lt;/DisplayText&gt;&lt;record&gt;&lt;rec-number&gt;8&lt;/rec-number&gt;&lt;foreign-keys&gt;&lt;key app="EN" db-id="derf2w9wu5vrpce5rayxpf5cpe9p29za5w5p"&gt;8&lt;/key&gt;&lt;/foreign-keys&gt;&lt;ref-type name="Journal Article"&gt;17&lt;/ref-type&gt;&lt;contributors&gt;&lt;authors&gt;&lt;author&gt;Pyne, D&lt;/author&gt;&lt;author&gt;Trewin, C&lt;/author&gt;&lt;author&gt;Hopkins, W&lt;/author&gt;&lt;/authors&gt;&lt;/contributors&gt;&lt;titles&gt;&lt;title&gt;Progression and variability of competitive performance of Olympic swimmers&lt;/title&gt;&lt;secondary-title&gt;Journal of Sports Sciences&lt;/secondary-title&gt;&lt;/titles&gt;&lt;pages&gt;613-20&lt;/pages&gt;&lt;volume&gt;22&lt;/volume&gt;&lt;dates&gt;&lt;year&gt;2004&lt;/year&gt;&lt;/dates&gt;&lt;urls&gt;&lt;/urls&gt;&lt;/record&gt;&lt;/Cite&gt;&lt;/EndNote&gt;</w:instrText>
      </w:r>
      <w:r w:rsidR="00B50030">
        <w:fldChar w:fldCharType="separate"/>
      </w:r>
      <w:r w:rsidR="00B50030">
        <w:rPr>
          <w:noProof/>
        </w:rPr>
        <w:t>(</w:t>
      </w:r>
      <w:hyperlink w:anchor="_ENREF_5" w:tooltip="Pyne, 2004 #8" w:history="1">
        <w:r w:rsidR="00A92685">
          <w:rPr>
            <w:noProof/>
          </w:rPr>
          <w:t>Pyne et al., 2004</w:t>
        </w:r>
      </w:hyperlink>
      <w:r w:rsidR="00B50030">
        <w:rPr>
          <w:noProof/>
        </w:rPr>
        <w:t>)</w:t>
      </w:r>
      <w:r w:rsidR="00B50030">
        <w:fldChar w:fldCharType="end"/>
      </w:r>
      <w:r w:rsidR="008509A8">
        <w:t xml:space="preserve"> by 0.3 and 0.9 </w:t>
      </w:r>
      <w:r w:rsidR="00B50030">
        <w:fldChar w:fldCharType="begin"/>
      </w:r>
      <w:r w:rsidR="005033E6">
        <w:instrText xml:space="preserve"> ADDIN EN.CITE &lt;EndNote&gt;&lt;Cite&gt;&lt;Author&gt;Hopkins&lt;/Author&gt;&lt;Year&gt;2009&lt;/Year&gt;&lt;RecNum&gt;4&lt;/RecNum&gt;&lt;DisplayText&gt;(Hopkins et al., 2009)&lt;/DisplayText&gt;&lt;record&gt;&lt;rec-number&gt;4&lt;/rec-number&gt;&lt;foreign-keys&gt;&lt;key app="EN" db-id="derf2w9wu5vrpce5rayxpf5cpe9p29za5w5p"&gt;4&lt;/key&gt;&lt;/foreign-keys&gt;&lt;ref-type name="Journal Article"&gt;17&lt;/ref-type&gt;&lt;contributors&gt;&lt;authors&gt;&lt;author&gt;Hopkins, W G&lt;/author&gt;&lt;author&gt;Marshall, S W&lt;/author&gt;&lt;author&gt;Batterham, A M&lt;/author&gt;&lt;author&gt;Hanin, J&lt;/author&gt;&lt;/authors&gt;&lt;/contributors&gt;&lt;titles&gt;&lt;title&gt;Progressive statistics for studies in sports medicine and exercise science&lt;/title&gt;&lt;secondary-title&gt;Medicine and Science in Sports and Exercise&lt;/secondary-title&gt;&lt;/titles&gt;&lt;pages&gt;3-12&lt;/pages&gt;&lt;volume&gt;41&lt;/volume&gt;&lt;dates&gt;&lt;year&gt;2009&lt;/year&gt;&lt;/dates&gt;&lt;urls&gt;&lt;/urls&gt;&lt;/record&gt;&lt;/Cite&gt;&lt;/EndNote&gt;</w:instrText>
      </w:r>
      <w:r w:rsidR="00B50030">
        <w:fldChar w:fldCharType="separate"/>
      </w:r>
      <w:r w:rsidR="005033E6">
        <w:rPr>
          <w:noProof/>
        </w:rPr>
        <w:t>(</w:t>
      </w:r>
      <w:hyperlink w:anchor="_ENREF_4" w:tooltip="Hopkins, 2009 #4" w:history="1">
        <w:r w:rsidR="00A92685">
          <w:rPr>
            <w:noProof/>
          </w:rPr>
          <w:t>Hopkins et al., 2009</w:t>
        </w:r>
      </w:hyperlink>
      <w:r w:rsidR="005033E6">
        <w:rPr>
          <w:noProof/>
        </w:rPr>
        <w:t>)</w:t>
      </w:r>
      <w:r w:rsidR="00B50030">
        <w:fldChar w:fldCharType="end"/>
      </w:r>
      <w:r w:rsidR="008509A8">
        <w:t xml:space="preserve">. It follows that </w:t>
      </w:r>
      <w:r w:rsidR="009C1845">
        <w:t xml:space="preserve">the effect </w:t>
      </w:r>
      <w:r w:rsidR="008509A8">
        <w:t xml:space="preserve">here </w:t>
      </w:r>
      <w:r w:rsidR="009C1845">
        <w:t xml:space="preserve">is moderate but unclear. Be that as it may, give this </w:t>
      </w:r>
      <w:r w:rsidR="004A2127">
        <w:t>kind of program serious consideration</w:t>
      </w:r>
      <w:r w:rsidR="00D15736">
        <w:t>. [</w:t>
      </w:r>
      <w:proofErr w:type="spellStart"/>
      <w:r w:rsidR="00D15736">
        <w:t>Hibbs</w:t>
      </w:r>
      <w:proofErr w:type="spellEnd"/>
      <w:r w:rsidR="00D15736">
        <w:t>, A</w:t>
      </w:r>
      <w:r w:rsidR="001C740E">
        <w:t>; poster</w:t>
      </w:r>
      <w:r w:rsidR="00D15736">
        <w:t>]</w:t>
      </w:r>
    </w:p>
    <w:p w:rsidR="00E57CE6" w:rsidRDefault="007A3B09" w:rsidP="00403D79">
      <w:bookmarkStart w:id="16" w:name="flow"/>
      <w:bookmarkEnd w:id="16"/>
      <w:r w:rsidRPr="004943CC">
        <w:rPr>
          <w:b/>
          <w:color w:val="A50021"/>
        </w:rPr>
        <w:t>Flow</w:t>
      </w:r>
      <w:r>
        <w:t xml:space="preserve"> in sport is another label for the perfo</w:t>
      </w:r>
      <w:r>
        <w:t>r</w:t>
      </w:r>
      <w:r w:rsidR="00883F96">
        <w:t>mance of an emergent expert skill</w:t>
      </w:r>
      <w:r>
        <w:t xml:space="preserve"> </w:t>
      </w:r>
      <w:hyperlink r:id="rId25" w:anchor="SigmundLoland" w:history="1">
        <w:r w:rsidR="00883F96" w:rsidRPr="00883F96">
          <w:rPr>
            <w:rStyle w:val="Hyperlink"/>
            <w:noProof w:val="0"/>
          </w:rPr>
          <w:t>referred to</w:t>
        </w:r>
      </w:hyperlink>
      <w:r w:rsidR="00883F96">
        <w:t xml:space="preserve"> in </w:t>
      </w:r>
      <w:r w:rsidR="00BB35EB">
        <w:t>the</w:t>
      </w:r>
      <w:r w:rsidR="00883F96">
        <w:t xml:space="preserve"> report on the ECSS conference last year: </w:t>
      </w:r>
      <w:r>
        <w:t xml:space="preserve">perceptible to </w:t>
      </w:r>
      <w:r w:rsidR="00883F96">
        <w:t>the athlete</w:t>
      </w:r>
      <w:r>
        <w:t xml:space="preserve"> or coach </w:t>
      </w:r>
      <w:r w:rsidR="00883F96">
        <w:t>but</w:t>
      </w:r>
      <w:r>
        <w:t xml:space="preserve"> </w:t>
      </w:r>
      <w:r w:rsidR="00883F96">
        <w:t>probably</w:t>
      </w:r>
      <w:r>
        <w:t xml:space="preserve"> beyond reach of </w:t>
      </w:r>
      <w:r w:rsidR="00883F96">
        <w:t xml:space="preserve">reductionist </w:t>
      </w:r>
      <w:r>
        <w:t xml:space="preserve">biomechanical </w:t>
      </w:r>
      <w:r w:rsidR="00883F96">
        <w:t>analysis. A young investigator</w:t>
      </w:r>
      <w:r w:rsidR="007A48C3">
        <w:t xml:space="preserve"> interviewed </w:t>
      </w:r>
      <w:r w:rsidR="00403D79">
        <w:t xml:space="preserve">12 </w:t>
      </w:r>
      <w:r w:rsidR="00CE6E43">
        <w:t>European Tour</w:t>
      </w:r>
      <w:r w:rsidR="007A48C3">
        <w:t xml:space="preserve"> </w:t>
      </w:r>
      <w:r w:rsidR="007A48C3" w:rsidRPr="00642F76">
        <w:rPr>
          <w:b/>
          <w:color w:val="0000FF"/>
        </w:rPr>
        <w:t>golfers</w:t>
      </w:r>
      <w:r w:rsidR="00403D79">
        <w:t xml:space="preserve"> (10 in the abstract) for insights into this "elusive and unpredictable" phenomenon</w:t>
      </w:r>
      <w:r w:rsidR="007A48C3">
        <w:t>.</w:t>
      </w:r>
      <w:r w:rsidR="00642F76">
        <w:t xml:space="preserve"> </w:t>
      </w:r>
      <w:r w:rsidR="007A48C3">
        <w:t>His ab</w:t>
      </w:r>
      <w:r w:rsidR="00CE6E43">
        <w:t>s</w:t>
      </w:r>
      <w:r w:rsidR="007A48C3">
        <w:t xml:space="preserve">tract refers only to </w:t>
      </w:r>
      <w:r w:rsidR="00CE6E43">
        <w:t>"</w:t>
      </w:r>
      <w:r w:rsidR="007A48C3">
        <w:t>a novel model of flow, providing a tentative e</w:t>
      </w:r>
      <w:r w:rsidR="007A48C3">
        <w:t>x</w:t>
      </w:r>
      <w:r w:rsidR="007A48C3">
        <w:t>planation of flow states</w:t>
      </w:r>
      <w:r w:rsidR="00642F76">
        <w:t>", but he presented</w:t>
      </w:r>
      <w:r w:rsidR="00CE6E43">
        <w:t xml:space="preserve"> two models</w:t>
      </w:r>
      <w:r w:rsidR="00403D79">
        <w:t xml:space="preserve"> explaining the state in the </w:t>
      </w:r>
      <w:r w:rsidR="00631EFD">
        <w:t>eight</w:t>
      </w:r>
      <w:r w:rsidR="00403D79">
        <w:t xml:space="preserve"> golfers who experienced it: </w:t>
      </w:r>
      <w:r w:rsidR="00403D79" w:rsidRPr="00087CF9">
        <w:rPr>
          <w:i/>
        </w:rPr>
        <w:t>making it happen</w:t>
      </w:r>
      <w:r w:rsidR="00403D79">
        <w:t xml:space="preserve"> (where goals heightened focus, leading to the exper</w:t>
      </w:r>
      <w:r w:rsidR="00403D79">
        <w:t>i</w:t>
      </w:r>
      <w:r w:rsidR="00403D79">
        <w:t xml:space="preserve">ence), and </w:t>
      </w:r>
      <w:r w:rsidR="00403D79" w:rsidRPr="00087CF9">
        <w:rPr>
          <w:i/>
        </w:rPr>
        <w:t>letting it happen</w:t>
      </w:r>
      <w:r w:rsidR="00403D79">
        <w:t xml:space="preserve"> (where performance itself was the factor)</w:t>
      </w:r>
      <w:r w:rsidR="00B506FE">
        <w:t>.</w:t>
      </w:r>
      <w:r w:rsidR="00C92378">
        <w:t xml:space="preserve"> [Swann, C]</w:t>
      </w:r>
      <w:bookmarkEnd w:id="2"/>
      <w:bookmarkEnd w:id="3"/>
    </w:p>
    <w:p w:rsidR="00307D3A" w:rsidRDefault="008F1C0A" w:rsidP="00403D79">
      <w:r>
        <w:t>Ten</w:t>
      </w:r>
      <w:r w:rsidR="00307D3A">
        <w:t xml:space="preserve"> female and </w:t>
      </w:r>
      <w:r w:rsidR="00631EFD">
        <w:t>two</w:t>
      </w:r>
      <w:r w:rsidR="00307D3A">
        <w:t xml:space="preserve"> male athletes and coac</w:t>
      </w:r>
      <w:r w:rsidR="00307D3A">
        <w:t>h</w:t>
      </w:r>
      <w:r w:rsidR="00307D3A">
        <w:t xml:space="preserve">es </w:t>
      </w:r>
      <w:r w:rsidR="00E14E6A">
        <w:t xml:space="preserve">were </w:t>
      </w:r>
      <w:r w:rsidR="00C11A2F">
        <w:t>interviewed for an hour each for i</w:t>
      </w:r>
      <w:r w:rsidR="00C11A2F">
        <w:t>n</w:t>
      </w:r>
      <w:r w:rsidR="00C11A2F">
        <w:t xml:space="preserve">sights into the </w:t>
      </w:r>
      <w:r w:rsidR="00C11A2F" w:rsidRPr="004943CC">
        <w:rPr>
          <w:b/>
          <w:color w:val="A50021"/>
        </w:rPr>
        <w:t>flow</w:t>
      </w:r>
      <w:r w:rsidR="004943CC">
        <w:t xml:space="preserve"> experience in </w:t>
      </w:r>
      <w:r w:rsidR="004943CC" w:rsidRPr="00642F76">
        <w:rPr>
          <w:b/>
          <w:color w:val="0000FF"/>
        </w:rPr>
        <w:t>team</w:t>
      </w:r>
      <w:r w:rsidR="00C11A2F" w:rsidRPr="00642F76">
        <w:rPr>
          <w:b/>
          <w:color w:val="0000FF"/>
        </w:rPr>
        <w:t>-sport athletes</w:t>
      </w:r>
      <w:r w:rsidR="00C11A2F">
        <w:t>. The authors concluded that team flow includes most of the dimensions of individual flow and several new team-specific dimensions.</w:t>
      </w:r>
      <w:r w:rsidR="00642F76">
        <w:t xml:space="preserve"> </w:t>
      </w:r>
      <w:r w:rsidR="00D15736">
        <w:t>[</w:t>
      </w:r>
      <w:proofErr w:type="spellStart"/>
      <w:r w:rsidR="00D15736">
        <w:t>Mozek</w:t>
      </w:r>
      <w:proofErr w:type="spellEnd"/>
      <w:r w:rsidR="00D15736">
        <w:t>, E</w:t>
      </w:r>
      <w:r w:rsidR="001C740E">
        <w:t>; poster</w:t>
      </w:r>
      <w:r w:rsidR="00D15736">
        <w:t>]</w:t>
      </w:r>
    </w:p>
    <w:p w:rsidR="008B7969" w:rsidRDefault="00C92378" w:rsidP="008B7969">
      <w:bookmarkStart w:id="17" w:name="jetlag"/>
      <w:bookmarkEnd w:id="17"/>
      <w:r>
        <w:t xml:space="preserve">Bright light is supposed to </w:t>
      </w:r>
      <w:r w:rsidR="008B7969">
        <w:t>affect circadian rhythm, but bright light at a time of day pr</w:t>
      </w:r>
      <w:r w:rsidR="008B7969">
        <w:t>e</w:t>
      </w:r>
      <w:r w:rsidR="008B7969">
        <w:t>dicted to accelerate adjustment to a 5-h eas</w:t>
      </w:r>
      <w:r w:rsidR="008B7969">
        <w:t>t</w:t>
      </w:r>
      <w:r w:rsidR="008B7969">
        <w:t>ward time-zone shift had little effect on redu</w:t>
      </w:r>
      <w:r w:rsidR="008B7969">
        <w:t>c</w:t>
      </w:r>
      <w:r w:rsidR="008B7969">
        <w:t xml:space="preserve">ing </w:t>
      </w:r>
      <w:r w:rsidR="008B7969" w:rsidRPr="004943CC">
        <w:rPr>
          <w:b/>
          <w:color w:val="A50021"/>
        </w:rPr>
        <w:t>jet-lag</w:t>
      </w:r>
      <w:r w:rsidR="008B7969">
        <w:t xml:space="preserve"> symptoms in a randomized co</w:t>
      </w:r>
      <w:r w:rsidR="008B7969">
        <w:t>n</w:t>
      </w:r>
      <w:r w:rsidR="008B7969">
        <w:t xml:space="preserve">trolled trial of 22 elite female </w:t>
      </w:r>
      <w:r w:rsidR="008B7969" w:rsidRPr="00642F76">
        <w:rPr>
          <w:b/>
          <w:color w:val="0000FF"/>
        </w:rPr>
        <w:t>soccer</w:t>
      </w:r>
      <w:r w:rsidR="008B7969">
        <w:t xml:space="preserve"> players</w:t>
      </w:r>
      <w:r w:rsidR="00D3212A">
        <w:t>. [Thompson, A]</w:t>
      </w:r>
    </w:p>
    <w:p w:rsidR="00087D4D" w:rsidRDefault="007F6EC3" w:rsidP="007F6EC3">
      <w:bookmarkStart w:id="18" w:name="punches"/>
      <w:bookmarkEnd w:id="18"/>
      <w:r>
        <w:t xml:space="preserve">Winners in </w:t>
      </w:r>
      <w:r w:rsidRPr="00642F76">
        <w:rPr>
          <w:b/>
          <w:color w:val="0000FF"/>
        </w:rPr>
        <w:t>boxing</w:t>
      </w:r>
      <w:r>
        <w:t xml:space="preserve"> matches made more a</w:t>
      </w:r>
      <w:r>
        <w:t>t</w:t>
      </w:r>
      <w:r>
        <w:t xml:space="preserve">tacks (not significant and not </w:t>
      </w:r>
      <w:r w:rsidR="00B876DD">
        <w:t xml:space="preserve">presented </w:t>
      </w:r>
      <w:r>
        <w:t xml:space="preserve">in the abstract, but probably clear) and more </w:t>
      </w:r>
      <w:r w:rsidRPr="004943CC">
        <w:rPr>
          <w:b/>
          <w:color w:val="A50021"/>
        </w:rPr>
        <w:t>punches</w:t>
      </w:r>
      <w:r>
        <w:t xml:space="preserve"> per attack in 84 boxing performances across </w:t>
      </w:r>
      <w:r w:rsidR="007303C0">
        <w:t xml:space="preserve">a range of levels and </w:t>
      </w:r>
      <w:r>
        <w:t>weight categories</w:t>
      </w:r>
      <w:r w:rsidR="00D3212A">
        <w:t>.</w:t>
      </w:r>
      <w:r>
        <w:t xml:space="preserve"> [Tho</w:t>
      </w:r>
      <w:r>
        <w:t>m</w:t>
      </w:r>
      <w:r w:rsidR="00D3212A">
        <w:t>son, E]</w:t>
      </w:r>
    </w:p>
    <w:p w:rsidR="00BC4431" w:rsidRDefault="00C61B2F" w:rsidP="00642F76">
      <w:bookmarkStart w:id="19" w:name="imagery"/>
      <w:bookmarkEnd w:id="19"/>
      <w:r>
        <w:t>"</w:t>
      </w:r>
      <w:r w:rsidRPr="004943CC">
        <w:rPr>
          <w:b/>
          <w:color w:val="A50021"/>
        </w:rPr>
        <w:t>Imagery</w:t>
      </w:r>
      <w:r>
        <w:t xml:space="preserve"> is the central pillar of applied sport psychology" according to Tony Morris, and he proceeded to deliver a great study of "self-modeling"</w:t>
      </w:r>
      <w:r w:rsidR="00D937A0">
        <w:t>,</w:t>
      </w:r>
      <w:r>
        <w:t xml:space="preserve"> in</w:t>
      </w:r>
      <w:r w:rsidR="00D937A0">
        <w:t xml:space="preserve"> which</w:t>
      </w:r>
      <w:r>
        <w:t xml:space="preserve"> five elite male</w:t>
      </w:r>
      <w:r w:rsidR="00642F76">
        <w:t xml:space="preserve"> players of</w:t>
      </w:r>
      <w:r>
        <w:t xml:space="preserve"> </w:t>
      </w:r>
      <w:r w:rsidRPr="00642F76">
        <w:rPr>
          <w:b/>
          <w:color w:val="0000FF"/>
        </w:rPr>
        <w:t>futsal</w:t>
      </w:r>
      <w:r>
        <w:t xml:space="preserve"> </w:t>
      </w:r>
      <w:r w:rsidR="00642F76">
        <w:t>(</w:t>
      </w:r>
      <w:r w:rsidR="006D4DD4">
        <w:t>a sport l</w:t>
      </w:r>
      <w:r w:rsidR="00642F76">
        <w:t>ike soccer)</w:t>
      </w:r>
      <w:r>
        <w:t xml:space="preserve"> participated in an uncontrolled time-series study</w:t>
      </w:r>
      <w:r w:rsidR="00D937A0">
        <w:t>.</w:t>
      </w:r>
      <w:r w:rsidR="00642F76">
        <w:t xml:space="preserve"> </w:t>
      </w:r>
      <w:r w:rsidR="00D937A0">
        <w:t>There were four 4-week phases</w:t>
      </w:r>
      <w:r w:rsidR="00AE254B">
        <w:t xml:space="preserve"> in ABAB sequence; each A and B phase included four competitions,</w:t>
      </w:r>
      <w:r w:rsidR="00D937A0">
        <w:t xml:space="preserve"> where A </w:t>
      </w:r>
      <w:r w:rsidR="004D2577">
        <w:t>were</w:t>
      </w:r>
      <w:r w:rsidR="00D937A0">
        <w:t xml:space="preserve"> monitoring phase</w:t>
      </w:r>
      <w:r w:rsidR="004D2577">
        <w:t>s,</w:t>
      </w:r>
      <w:r w:rsidR="00D937A0">
        <w:t xml:space="preserve"> during which players were videoed</w:t>
      </w:r>
      <w:r w:rsidR="00AE254B">
        <w:t>,</w:t>
      </w:r>
      <w:r w:rsidR="00D937A0">
        <w:t xml:space="preserve"> and B </w:t>
      </w:r>
      <w:r w:rsidR="004D2577">
        <w:t>were</w:t>
      </w:r>
      <w:r w:rsidR="00D937A0">
        <w:t xml:space="preserve"> intervention phase</w:t>
      </w:r>
      <w:r w:rsidR="004D2577">
        <w:t>s,</w:t>
      </w:r>
      <w:r w:rsidR="00D937A0">
        <w:t xml:space="preserve"> </w:t>
      </w:r>
      <w:r w:rsidR="00D937A0">
        <w:lastRenderedPageBreak/>
        <w:t>during which selected clips</w:t>
      </w:r>
      <w:r w:rsidR="00AE254B">
        <w:t xml:space="preserve"> of various skills performed successfully in A were viewed at least once a day by players on iPod Touch d</w:t>
      </w:r>
      <w:r w:rsidR="00AE254B">
        <w:t>e</w:t>
      </w:r>
      <w:r w:rsidR="00AE254B">
        <w:t>vices. "</w:t>
      </w:r>
      <w:r w:rsidR="004D2577">
        <w:t>A</w:t>
      </w:r>
      <w:r w:rsidR="00AE254B">
        <w:t>nalysis of individual graphs revealed improvement in performance of all four</w:t>
      </w:r>
      <w:r w:rsidR="004D2577">
        <w:t xml:space="preserve"> </w:t>
      </w:r>
      <w:r w:rsidR="00AE254B">
        <w:t>targe</w:t>
      </w:r>
      <w:r w:rsidR="00AE254B">
        <w:t>t</w:t>
      </w:r>
      <w:r w:rsidR="00AE254B">
        <w:t>ed skills and increased self-efficacy for all pa</w:t>
      </w:r>
      <w:r w:rsidR="00AE254B">
        <w:t>r</w:t>
      </w:r>
      <w:r w:rsidR="00AE254B">
        <w:t>ticipants after the interven</w:t>
      </w:r>
      <w:r w:rsidR="004D2577">
        <w:t>tion phases."</w:t>
      </w:r>
      <w:r w:rsidR="00E14E6A">
        <w:t xml:space="preserve"> Cool</w:t>
      </w:r>
      <w:r w:rsidR="00961DB2">
        <w:t>!</w:t>
      </w:r>
      <w:r w:rsidR="004D2577">
        <w:t xml:space="preserve"> [</w:t>
      </w:r>
      <w:proofErr w:type="spellStart"/>
      <w:r w:rsidR="004D2577" w:rsidRPr="004D2577">
        <w:t>Azizuddin</w:t>
      </w:r>
      <w:proofErr w:type="spellEnd"/>
      <w:r w:rsidR="004D2577" w:rsidRPr="004D2577">
        <w:t xml:space="preserve"> Khan, T</w:t>
      </w:r>
      <w:r w:rsidR="004D2577">
        <w:t>; presented by Tony Mo</w:t>
      </w:r>
      <w:r w:rsidR="004D2577">
        <w:t>r</w:t>
      </w:r>
      <w:r w:rsidR="004D2577">
        <w:t>ris</w:t>
      </w:r>
      <w:r w:rsidR="00D3212A">
        <w:t>.]</w:t>
      </w:r>
    </w:p>
    <w:p w:rsidR="00C618CA" w:rsidRDefault="00BC4431" w:rsidP="00BC4431">
      <w:bookmarkStart w:id="20" w:name="bioneural"/>
      <w:bookmarkEnd w:id="20"/>
      <w:r>
        <w:t xml:space="preserve">The </w:t>
      </w:r>
      <w:r w:rsidR="00631EFD">
        <w:t xml:space="preserve">presenter </w:t>
      </w:r>
      <w:r>
        <w:t xml:space="preserve">declared the support of the makers of the Thought Technology equipment she used in </w:t>
      </w:r>
      <w:r w:rsidR="00631EFD">
        <w:t xml:space="preserve">a </w:t>
      </w:r>
      <w:r>
        <w:t xml:space="preserve">series of case studies of the effects of </w:t>
      </w:r>
      <w:r w:rsidRPr="004943CC">
        <w:rPr>
          <w:b/>
          <w:color w:val="A50021"/>
        </w:rPr>
        <w:t>"</w:t>
      </w:r>
      <w:proofErr w:type="spellStart"/>
      <w:r w:rsidRPr="004943CC">
        <w:rPr>
          <w:b/>
          <w:color w:val="A50021"/>
        </w:rPr>
        <w:t>bioneural</w:t>
      </w:r>
      <w:proofErr w:type="spellEnd"/>
      <w:r w:rsidRPr="004943CC">
        <w:rPr>
          <w:b/>
          <w:color w:val="A50021"/>
        </w:rPr>
        <w:t>" feedback</w:t>
      </w:r>
      <w:r>
        <w:t xml:space="preserve"> in the preparation of 15 </w:t>
      </w:r>
      <w:r w:rsidRPr="0092715A">
        <w:rPr>
          <w:b/>
          <w:color w:val="0000FF"/>
        </w:rPr>
        <w:t>elite</w:t>
      </w:r>
      <w:r>
        <w:t xml:space="preserve"> </w:t>
      </w:r>
      <w:r w:rsidRPr="0092715A">
        <w:rPr>
          <w:b/>
          <w:color w:val="0000FF"/>
        </w:rPr>
        <w:t>athletes</w:t>
      </w:r>
      <w:r>
        <w:t>.</w:t>
      </w:r>
      <w:r w:rsidR="00642F76">
        <w:t xml:space="preserve"> </w:t>
      </w:r>
      <w:r>
        <w:t>The "bio" refers to respiration, heart rate, muscle tension (EMG), skin co</w:t>
      </w:r>
      <w:r>
        <w:t>n</w:t>
      </w:r>
      <w:r>
        <w:t>ductance and peripheral body temperature, while the "neural" refers to reco</w:t>
      </w:r>
      <w:r w:rsidR="00CD64D0">
        <w:t>r</w:t>
      </w:r>
      <w:r>
        <w:t>ding of the EEG. She was convinced these contributed to the "key psychological skills" of focus, anxiety management and recovery by facilitating lear</w:t>
      </w:r>
      <w:r>
        <w:t>n</w:t>
      </w:r>
      <w:r>
        <w:t>ing of self-regulation</w:t>
      </w:r>
      <w:r w:rsidR="00D3212A">
        <w:t>.</w:t>
      </w:r>
      <w:r w:rsidR="00642F76">
        <w:t xml:space="preserve"> </w:t>
      </w:r>
      <w:r>
        <w:t xml:space="preserve">Well, probably, but it would be good to see </w:t>
      </w:r>
      <w:r w:rsidR="00961DB2">
        <w:t xml:space="preserve">evidence from </w:t>
      </w:r>
      <w:r>
        <w:t xml:space="preserve">time-series data or controlled trials. </w:t>
      </w:r>
      <w:r w:rsidR="00D3212A">
        <w:t>[</w:t>
      </w:r>
      <w:proofErr w:type="spellStart"/>
      <w:r w:rsidR="00D3212A">
        <w:t>Werthner</w:t>
      </w:r>
      <w:proofErr w:type="spellEnd"/>
      <w:r w:rsidR="00D3212A">
        <w:t>, P]</w:t>
      </w:r>
    </w:p>
    <w:p w:rsidR="00BC4431" w:rsidRDefault="00BC4431" w:rsidP="00BC4431">
      <w:bookmarkStart w:id="21" w:name="EEG"/>
      <w:bookmarkEnd w:id="21"/>
      <w:r>
        <w:t xml:space="preserve">Measurement of the </w:t>
      </w:r>
      <w:r w:rsidR="00C618CA" w:rsidRPr="00F14610">
        <w:rPr>
          <w:b/>
          <w:color w:val="A50021"/>
        </w:rPr>
        <w:t>EEG</w:t>
      </w:r>
      <w:r w:rsidR="00C618CA">
        <w:t xml:space="preserve"> </w:t>
      </w:r>
      <w:r w:rsidR="00C618CA" w:rsidRPr="00F14610">
        <w:rPr>
          <w:b/>
          <w:color w:val="A50021"/>
        </w:rPr>
        <w:t>patterns</w:t>
      </w:r>
      <w:r w:rsidR="002D489E">
        <w:t xml:space="preserve"> </w:t>
      </w:r>
      <w:r>
        <w:t xml:space="preserve">in </w:t>
      </w:r>
      <w:r w:rsidRPr="0092715A">
        <w:rPr>
          <w:b/>
          <w:color w:val="0000FF"/>
        </w:rPr>
        <w:t>arc</w:t>
      </w:r>
      <w:r w:rsidRPr="0092715A">
        <w:rPr>
          <w:b/>
          <w:color w:val="0000FF"/>
        </w:rPr>
        <w:t>h</w:t>
      </w:r>
      <w:r w:rsidRPr="0092715A">
        <w:rPr>
          <w:b/>
          <w:color w:val="0000FF"/>
        </w:rPr>
        <w:t>ers</w:t>
      </w:r>
      <w:r>
        <w:t xml:space="preserve"> resulted in the inconclusive finding that "</w:t>
      </w:r>
      <w:r w:rsidRPr="00F26786">
        <w:t>the patterns vary as a function of skill level, but no</w:t>
      </w:r>
      <w:r>
        <w:t>t simply as a function of score</w:t>
      </w:r>
      <w:r w:rsidR="00D3212A">
        <w:t>." [Casey, M]</w:t>
      </w:r>
    </w:p>
    <w:p w:rsidR="00BC4431" w:rsidRDefault="003C2C79" w:rsidP="00642F76">
      <w:bookmarkStart w:id="22" w:name="caffeine"/>
      <w:bookmarkEnd w:id="22"/>
      <w:r>
        <w:t xml:space="preserve">In a crossover with 12 </w:t>
      </w:r>
      <w:r w:rsidR="00B61D36">
        <w:t xml:space="preserve">healthy </w:t>
      </w:r>
      <w:r w:rsidR="005528A2" w:rsidRPr="0072435D">
        <w:t>"</w:t>
      </w:r>
      <w:r w:rsidR="005528A2">
        <w:rPr>
          <w:b/>
          <w:color w:val="0000FF"/>
        </w:rPr>
        <w:t>partic</w:t>
      </w:r>
      <w:r w:rsidR="005528A2">
        <w:rPr>
          <w:b/>
          <w:color w:val="0000FF"/>
        </w:rPr>
        <w:t>i</w:t>
      </w:r>
      <w:r w:rsidR="005528A2">
        <w:rPr>
          <w:b/>
          <w:color w:val="0000FF"/>
        </w:rPr>
        <w:t>pants</w:t>
      </w:r>
      <w:r w:rsidR="005528A2" w:rsidRPr="0072435D">
        <w:t>"</w:t>
      </w:r>
      <w:r>
        <w:t xml:space="preserve">, time to exhaustion </w:t>
      </w:r>
      <w:r w:rsidR="00C11F2E">
        <w:t>(</w:t>
      </w:r>
      <w:r w:rsidR="00D27D95">
        <w:t xml:space="preserve">~12 min in a </w:t>
      </w:r>
      <w:r w:rsidR="00C11F2E">
        <w:t>co</w:t>
      </w:r>
      <w:r w:rsidR="00C11F2E">
        <w:t>n</w:t>
      </w:r>
      <w:r w:rsidR="00C11F2E">
        <w:t xml:space="preserve">stant-power test) </w:t>
      </w:r>
      <w:r>
        <w:t>fell by 20% following a 90-min cognitive test</w:t>
      </w:r>
      <w:r w:rsidR="00D27D95">
        <w:t>, but when the subjects co</w:t>
      </w:r>
      <w:r w:rsidR="00D27D95">
        <w:t>n</w:t>
      </w:r>
      <w:r w:rsidR="00D27D95">
        <w:t xml:space="preserve">sumed </w:t>
      </w:r>
      <w:r w:rsidR="00D27D95" w:rsidRPr="004943CC">
        <w:rPr>
          <w:b/>
          <w:color w:val="A50021"/>
        </w:rPr>
        <w:t>caffeine</w:t>
      </w:r>
      <w:r w:rsidR="00D27D95">
        <w:t xml:space="preserve"> blind, performance time i</w:t>
      </w:r>
      <w:r w:rsidR="00D27D95">
        <w:t>n</w:t>
      </w:r>
      <w:r w:rsidR="00D27D95">
        <w:t>creased by 24% yet fell by only 3% following the cognitive test. Divide these effects by ~12 to get their equivalent</w:t>
      </w:r>
      <w:r w:rsidR="00C11F2E">
        <w:t xml:space="preserve"> on mean power in time trials</w:t>
      </w:r>
      <w:r w:rsidR="00D6491E">
        <w:t xml:space="preserve"> </w:t>
      </w:r>
      <w:r w:rsidR="00B50030">
        <w:fldChar w:fldCharType="begin"/>
      </w:r>
      <w:r w:rsidR="00B50030">
        <w:instrText xml:space="preserve"> ADDIN EN.CITE &lt;EndNote&gt;&lt;Cite&gt;&lt;Author&gt;Vandenbogaerde&lt;/Author&gt;&lt;Year&gt;2011&lt;/Year&gt;&lt;RecNum&gt;10&lt;/RecNum&gt;&lt;DisplayText&gt;(Hopkins et al., 2001; Vandenbogaerde and Hopkins, 2011)&lt;/DisplayText&gt;&lt;record&gt;&lt;rec-number&gt;10&lt;/rec-number&gt;&lt;foreign-keys&gt;&lt;key app="EN" db-id="derf2w9wu5vrpce5rayxpf5cpe9p29za5w5p"&gt;10&lt;/key&gt;&lt;/foreign-keys&gt;&lt;ref-type name="Journal Article"&gt;17&lt;/ref-type&gt;&lt;contributors&gt;&lt;authors&gt;&lt;author&gt;Vandenbogaerde, T J&lt;/author&gt;&lt;author&gt;Hopkins, W G&lt;/author&gt;&lt;/authors&gt;&lt;/contributors&gt;&lt;titles&gt;&lt;title&gt;Effects of acute carbohydrate supplementation on endurance performance: a meta-analysis&lt;/title&gt;&lt;secondary-title&gt;Sports Medicine&lt;/secondary-title&gt;&lt;/titles&gt;&lt;pages&gt;773-792&lt;/pages&gt;&lt;volume&gt;41&lt;/volume&gt;&lt;dates&gt;&lt;year&gt;2011&lt;/year&gt;&lt;/dates&gt;&lt;urls&gt;&lt;/urls&gt;&lt;/record&gt;&lt;/Cite&gt;&lt;Cite&gt;&lt;Author&gt;Hopkins&lt;/Author&gt;&lt;Year&gt;2001&lt;/Year&gt;&lt;RecNum&gt;11&lt;/RecNum&gt;&lt;record&gt;&lt;rec-number&gt;11&lt;/rec-number&gt;&lt;foreign-keys&gt;&lt;key app="EN" db-id="derf2w9wu5vrpce5rayxpf5cpe9p29za5w5p"&gt;11&lt;/key&gt;&lt;/foreign-keys&gt;&lt;ref-type name="Journal Article"&gt;17&lt;/ref-type&gt;&lt;contributors&gt;&lt;authors&gt;&lt;author&gt;Hopkins, W. G.&lt;/author&gt;&lt;author&gt;Schabort, E. J.&lt;/author&gt;&lt;author&gt;Hawley, J. A.&lt;/author&gt;&lt;/authors&gt;&lt;/contributors&gt;&lt;titles&gt;&lt;title&gt;Reliability of power in physical performance tests&lt;/title&gt;&lt;secondary-title&gt;Sports Medicine&lt;/secondary-title&gt;&lt;/titles&gt;&lt;pages&gt;211-234&lt;/pages&gt;&lt;volume&gt;31&lt;/volume&gt;&lt;keywords&gt;&lt;keyword&gt;tests, rely&lt;/keyword&gt;&lt;/keywords&gt;&lt;dates&gt;&lt;year&gt;2001&lt;/year&gt;&lt;/dates&gt;&lt;urls&gt;&lt;/urls&gt;&lt;/record&gt;&lt;/Cite&gt;&lt;/EndNote&gt;</w:instrText>
      </w:r>
      <w:r w:rsidR="00B50030">
        <w:fldChar w:fldCharType="separate"/>
      </w:r>
      <w:r w:rsidR="00B50030">
        <w:rPr>
          <w:noProof/>
        </w:rPr>
        <w:t>(</w:t>
      </w:r>
      <w:hyperlink w:anchor="_ENREF_3" w:tooltip="Hopkins, 2001 #11" w:history="1">
        <w:r w:rsidR="00A92685">
          <w:rPr>
            <w:noProof/>
          </w:rPr>
          <w:t>Hopkins et al., 2001</w:t>
        </w:r>
      </w:hyperlink>
      <w:r w:rsidR="00B50030">
        <w:rPr>
          <w:noProof/>
        </w:rPr>
        <w:t xml:space="preserve">; </w:t>
      </w:r>
      <w:hyperlink w:anchor="_ENREF_6" w:tooltip="Vandenbogaerde, 2011 #10" w:history="1">
        <w:r w:rsidR="00A92685">
          <w:rPr>
            <w:noProof/>
          </w:rPr>
          <w:t>Vandenbogaerde and Hopkins, 2011</w:t>
        </w:r>
      </w:hyperlink>
      <w:r w:rsidR="00B50030">
        <w:rPr>
          <w:noProof/>
        </w:rPr>
        <w:t>)</w:t>
      </w:r>
      <w:r w:rsidR="00B50030">
        <w:fldChar w:fldCharType="end"/>
      </w:r>
      <w:r w:rsidR="00C11F2E">
        <w:t xml:space="preserve">. </w:t>
      </w:r>
      <w:r w:rsidR="00D27D95">
        <w:t>Conclusion: caffeine a</w:t>
      </w:r>
      <w:r w:rsidR="00D27D95">
        <w:t>t</w:t>
      </w:r>
      <w:r w:rsidR="00D27D95">
        <w:t>tenuates the physically fatiguing effect of me</w:t>
      </w:r>
      <w:r w:rsidR="00D27D95">
        <w:t>n</w:t>
      </w:r>
      <w:r w:rsidR="00D27D95">
        <w:t>tal fatigue</w:t>
      </w:r>
      <w:r w:rsidR="00C11F2E">
        <w:t xml:space="preserve">, although the </w:t>
      </w:r>
      <w:r w:rsidR="001C740E">
        <w:t xml:space="preserve">title </w:t>
      </w:r>
      <w:r w:rsidR="00C11F2E">
        <w:t xml:space="preserve">mistakenly </w:t>
      </w:r>
      <w:r w:rsidR="001C740E">
        <w:t>pr</w:t>
      </w:r>
      <w:r w:rsidR="001C740E">
        <w:t>o</w:t>
      </w:r>
      <w:r w:rsidR="001C740E">
        <w:t xml:space="preserve">claims </w:t>
      </w:r>
      <w:r w:rsidR="00C11F2E">
        <w:t xml:space="preserve">that caffeine </w:t>
      </w:r>
      <w:r w:rsidR="00C11F2E" w:rsidRPr="0092715A">
        <w:rPr>
          <w:i/>
        </w:rPr>
        <w:t>mediates</w:t>
      </w:r>
      <w:r w:rsidR="00C11F2E">
        <w:t xml:space="preserve"> the effect.</w:t>
      </w:r>
      <w:r w:rsidR="00642F76">
        <w:t xml:space="preserve"> </w:t>
      </w:r>
      <w:r w:rsidR="00C11F2E">
        <w:t>[</w:t>
      </w:r>
      <w:proofErr w:type="spellStart"/>
      <w:r w:rsidR="00C11F2E">
        <w:t>Staiano</w:t>
      </w:r>
      <w:proofErr w:type="spellEnd"/>
      <w:r w:rsidR="00C11F2E">
        <w:t>, W</w:t>
      </w:r>
      <w:r w:rsidR="001C740E">
        <w:t>; poster</w:t>
      </w:r>
      <w:r w:rsidR="00C11F2E">
        <w:t>]</w:t>
      </w:r>
    </w:p>
    <w:p w:rsidR="009653C5" w:rsidRDefault="0059172B" w:rsidP="00403D79">
      <w:bookmarkStart w:id="23" w:name="biomech"/>
      <w:bookmarkEnd w:id="23"/>
      <w:r>
        <w:t>T</w:t>
      </w:r>
      <w:r w:rsidR="00C1260B">
        <w:t>hree representatives of the World Commi</w:t>
      </w:r>
      <w:r w:rsidR="00C1260B">
        <w:t>s</w:t>
      </w:r>
      <w:r w:rsidR="00C1260B">
        <w:t>sion of Science</w:t>
      </w:r>
      <w:r w:rsidR="0008436C">
        <w:t xml:space="preserve"> and Sport</w:t>
      </w:r>
      <w:r w:rsidR="00C1260B">
        <w:t xml:space="preserve"> gave </w:t>
      </w:r>
      <w:r w:rsidR="00780F87">
        <w:t>convincing accounts</w:t>
      </w:r>
      <w:r w:rsidR="00C1260B">
        <w:t xml:space="preserve"> of the </w:t>
      </w:r>
      <w:r w:rsidR="00B236E5">
        <w:t xml:space="preserve">valuable </w:t>
      </w:r>
      <w:r w:rsidR="00C1260B">
        <w:t xml:space="preserve">contribution of </w:t>
      </w:r>
      <w:r w:rsidR="00B236E5">
        <w:t>sc</w:t>
      </w:r>
      <w:r w:rsidR="00B236E5">
        <w:t>i</w:t>
      </w:r>
      <w:r w:rsidR="00B236E5">
        <w:t xml:space="preserve">ence, particularly </w:t>
      </w:r>
      <w:r w:rsidR="00D17220" w:rsidRPr="00642F76">
        <w:rPr>
          <w:b/>
          <w:color w:val="A50021"/>
        </w:rPr>
        <w:t>biomechani</w:t>
      </w:r>
      <w:r w:rsidR="0008436C" w:rsidRPr="00642F76">
        <w:rPr>
          <w:b/>
          <w:color w:val="A50021"/>
        </w:rPr>
        <w:t>c</w:t>
      </w:r>
      <w:r w:rsidR="00D17220" w:rsidRPr="00642F76">
        <w:rPr>
          <w:b/>
          <w:color w:val="A50021"/>
        </w:rPr>
        <w:t>s</w:t>
      </w:r>
      <w:r w:rsidR="00B236E5">
        <w:t>,</w:t>
      </w:r>
      <w:r w:rsidR="00D17220">
        <w:t xml:space="preserve"> </w:t>
      </w:r>
      <w:r w:rsidR="00C1260B">
        <w:t xml:space="preserve">to </w:t>
      </w:r>
      <w:r w:rsidR="00780F87">
        <w:t>elite pe</w:t>
      </w:r>
      <w:r w:rsidR="00780F87">
        <w:t>r</w:t>
      </w:r>
      <w:r w:rsidR="00780F87">
        <w:t xml:space="preserve">formance </w:t>
      </w:r>
      <w:r w:rsidR="00F25B8C">
        <w:t xml:space="preserve">in </w:t>
      </w:r>
      <w:r w:rsidR="00780F87" w:rsidRPr="0092715A">
        <w:rPr>
          <w:b/>
          <w:color w:val="0000FF"/>
        </w:rPr>
        <w:t>giant</w:t>
      </w:r>
      <w:r w:rsidR="00780F87">
        <w:t xml:space="preserve"> </w:t>
      </w:r>
      <w:r w:rsidR="00780F87" w:rsidRPr="0092715A">
        <w:rPr>
          <w:b/>
          <w:color w:val="0000FF"/>
        </w:rPr>
        <w:t>slalom</w:t>
      </w:r>
      <w:r w:rsidR="00917734">
        <w:t xml:space="preserve"> (</w:t>
      </w:r>
      <w:r w:rsidR="00B236E5">
        <w:t xml:space="preserve">Erich </w:t>
      </w:r>
      <w:r w:rsidR="00917734">
        <w:t>Müller)</w:t>
      </w:r>
      <w:r w:rsidR="00780F87">
        <w:t xml:space="preserve">, </w:t>
      </w:r>
      <w:r w:rsidR="00780F87" w:rsidRPr="0092715A">
        <w:rPr>
          <w:b/>
          <w:color w:val="0000FF"/>
        </w:rPr>
        <w:t>swimming</w:t>
      </w:r>
      <w:r w:rsidR="00917734">
        <w:t xml:space="preserve"> (</w:t>
      </w:r>
      <w:r w:rsidR="00B236E5">
        <w:t xml:space="preserve">Kari </w:t>
      </w:r>
      <w:proofErr w:type="spellStart"/>
      <w:r w:rsidR="00917734">
        <w:t>Keskinen</w:t>
      </w:r>
      <w:proofErr w:type="spellEnd"/>
      <w:r w:rsidR="00B236E5">
        <w:t>)</w:t>
      </w:r>
      <w:r w:rsidR="00780F87">
        <w:t xml:space="preserve">, and </w:t>
      </w:r>
      <w:r w:rsidR="00780F87" w:rsidRPr="0092715A">
        <w:rPr>
          <w:b/>
          <w:color w:val="0000FF"/>
        </w:rPr>
        <w:t>cricket</w:t>
      </w:r>
      <w:r w:rsidR="00B236E5">
        <w:t xml:space="preserve"> (Ric</w:t>
      </w:r>
      <w:r w:rsidR="00B236E5">
        <w:t>h</w:t>
      </w:r>
      <w:r w:rsidR="00B236E5">
        <w:t>ard Stretch)</w:t>
      </w:r>
      <w:r w:rsidR="00780F87">
        <w:t xml:space="preserve">. </w:t>
      </w:r>
      <w:r w:rsidR="0008436C">
        <w:t>The abstract</w:t>
      </w:r>
      <w:r w:rsidR="00DF4BF2">
        <w:t xml:space="preserve"> [see Müller, E]</w:t>
      </w:r>
      <w:r w:rsidR="0008436C">
        <w:t xml:space="preserve"> </w:t>
      </w:r>
      <w:r w:rsidR="00917734">
        <w:t xml:space="preserve">doesn't convey any of the information that was presented, </w:t>
      </w:r>
      <w:r w:rsidR="009653C5">
        <w:t xml:space="preserve">so here's one example from each presenter: development of </w:t>
      </w:r>
      <w:r w:rsidR="00454A1A">
        <w:t xml:space="preserve">skiing-specific </w:t>
      </w:r>
      <w:r w:rsidR="00DF4BF2">
        <w:t>trai</w:t>
      </w:r>
      <w:r w:rsidR="00DF4BF2">
        <w:t>n</w:t>
      </w:r>
      <w:r w:rsidR="00DF4BF2">
        <w:t xml:space="preserve">ing </w:t>
      </w:r>
      <w:r w:rsidR="00454A1A">
        <w:t>er</w:t>
      </w:r>
      <w:r w:rsidR="00DF4BF2">
        <w:t xml:space="preserve">gometers </w:t>
      </w:r>
      <w:r w:rsidR="00454A1A">
        <w:t>based on painstaking quantific</w:t>
      </w:r>
      <w:r w:rsidR="00454A1A">
        <w:t>a</w:t>
      </w:r>
      <w:r w:rsidR="00454A1A">
        <w:t>tion of kinematics and kinetics on the snow; a</w:t>
      </w:r>
      <w:r w:rsidR="00454A1A" w:rsidRPr="00454A1A">
        <w:t xml:space="preserve"> </w:t>
      </w:r>
      <w:r w:rsidR="00454A1A" w:rsidRPr="00454A1A">
        <w:lastRenderedPageBreak/>
        <w:t xml:space="preserve">case study </w:t>
      </w:r>
      <w:r w:rsidR="00454A1A">
        <w:t>of the successful change in the style of a</w:t>
      </w:r>
      <w:r w:rsidR="00454A1A" w:rsidRPr="00454A1A">
        <w:t xml:space="preserve"> 100-m butterfly</w:t>
      </w:r>
      <w:r w:rsidR="00454A1A">
        <w:t xml:space="preserve"> swimmer (</w:t>
      </w:r>
      <w:r w:rsidR="00DF4BF2">
        <w:t xml:space="preserve">coincidentally </w:t>
      </w:r>
      <w:r w:rsidR="00FE2424">
        <w:t>a</w:t>
      </w:r>
      <w:r w:rsidR="00454A1A">
        <w:t xml:space="preserve"> study </w:t>
      </w:r>
      <w:hyperlink r:id="rId26" w:anchor="best" w:history="1">
        <w:r w:rsidR="00454A1A" w:rsidRPr="00DF4BF2">
          <w:rPr>
            <w:rStyle w:val="Hyperlink"/>
            <w:noProof w:val="0"/>
          </w:rPr>
          <w:t>presented at the 2010 BMS conference</w:t>
        </w:r>
      </w:hyperlink>
      <w:r w:rsidR="00454A1A">
        <w:t xml:space="preserve"> </w:t>
      </w:r>
      <w:r w:rsidR="00454A1A" w:rsidRPr="006D0F5C">
        <w:rPr>
          <w:i/>
        </w:rPr>
        <w:t>and</w:t>
      </w:r>
      <w:r w:rsidR="00DF4BF2">
        <w:t xml:space="preserve"> here</w:t>
      </w:r>
      <w:r w:rsidR="00FE2424">
        <w:t xml:space="preserve"> </w:t>
      </w:r>
      <w:r w:rsidR="00FE2424" w:rsidRPr="00FE2424">
        <w:rPr>
          <w:i/>
        </w:rPr>
        <w:t>again</w:t>
      </w:r>
      <w:r w:rsidR="00DF4BF2">
        <w:t xml:space="preserve">); and </w:t>
      </w:r>
      <w:r w:rsidR="00AE55B0">
        <w:t xml:space="preserve">important </w:t>
      </w:r>
      <w:r w:rsidR="00263234">
        <w:t xml:space="preserve">changes </w:t>
      </w:r>
      <w:r w:rsidR="00DF4BF2">
        <w:t>in ba</w:t>
      </w:r>
      <w:r w:rsidR="00DF4BF2">
        <w:t>t</w:t>
      </w:r>
      <w:r w:rsidR="00DF4BF2">
        <w:t>ting technique when cricketers face</w:t>
      </w:r>
      <w:r w:rsidR="00263234">
        <w:t xml:space="preserve"> a bowling machine</w:t>
      </w:r>
      <w:r w:rsidR="00DF4BF2">
        <w:t xml:space="preserve"> </w:t>
      </w:r>
      <w:r w:rsidR="00263234">
        <w:t xml:space="preserve">instead of </w:t>
      </w:r>
      <w:r w:rsidR="00DF4BF2">
        <w:t>a bowler.</w:t>
      </w:r>
    </w:p>
    <w:p w:rsidR="00D67E2E" w:rsidRDefault="00D67E2E" w:rsidP="00403D79">
      <w:bookmarkStart w:id="24" w:name="sportsci"/>
      <w:bookmarkEnd w:id="24"/>
      <w:r>
        <w:t xml:space="preserve">A similar symposium </w:t>
      </w:r>
      <w:r w:rsidR="003B4A87">
        <w:t xml:space="preserve">with a focus more on </w:t>
      </w:r>
      <w:r w:rsidR="00AE55B0">
        <w:t xml:space="preserve">specific examples of the </w:t>
      </w:r>
      <w:r w:rsidR="003B4A87" w:rsidRPr="00642F76">
        <w:rPr>
          <w:b/>
          <w:color w:val="A50021"/>
        </w:rPr>
        <w:t>delivery</w:t>
      </w:r>
      <w:r w:rsidR="003B4A87">
        <w:t xml:space="preserve"> </w:t>
      </w:r>
      <w:r w:rsidR="003B4A87" w:rsidRPr="00642F76">
        <w:rPr>
          <w:b/>
          <w:color w:val="A50021"/>
        </w:rPr>
        <w:t>of sport sc</w:t>
      </w:r>
      <w:r w:rsidR="003B4A87" w:rsidRPr="00642F76">
        <w:rPr>
          <w:b/>
          <w:color w:val="A50021"/>
        </w:rPr>
        <w:t>i</w:t>
      </w:r>
      <w:r w:rsidR="003B4A87" w:rsidRPr="00642F76">
        <w:rPr>
          <w:b/>
          <w:color w:val="A50021"/>
        </w:rPr>
        <w:t>ence</w:t>
      </w:r>
      <w:r w:rsidR="003B4A87">
        <w:t xml:space="preserve"> </w:t>
      </w:r>
      <w:r w:rsidR="00245D7E">
        <w:t xml:space="preserve">was presented by Malcolm </w:t>
      </w:r>
      <w:proofErr w:type="spellStart"/>
      <w:r w:rsidR="00245D7E">
        <w:t>Fairweather</w:t>
      </w:r>
      <w:proofErr w:type="spellEnd"/>
      <w:r w:rsidR="00245D7E">
        <w:t xml:space="preserve"> and Alison </w:t>
      </w:r>
      <w:proofErr w:type="spellStart"/>
      <w:r w:rsidR="00245D7E">
        <w:t>Alcock</w:t>
      </w:r>
      <w:proofErr w:type="spellEnd"/>
      <w:r w:rsidR="00245D7E">
        <w:t xml:space="preserve"> of the Sport</w:t>
      </w:r>
      <w:r w:rsidR="005351B4">
        <w:t xml:space="preserve"> S</w:t>
      </w:r>
      <w:r w:rsidR="00245D7E">
        <w:t>cotland Inst</w:t>
      </w:r>
      <w:r w:rsidR="00245D7E">
        <w:t>i</w:t>
      </w:r>
      <w:r w:rsidR="00245D7E">
        <w:t xml:space="preserve">tute of Sport, with their associate Ross Sanders of the University of Edinburgh. </w:t>
      </w:r>
      <w:r w:rsidR="0030563C">
        <w:t>Malco</w:t>
      </w:r>
      <w:r w:rsidR="00AE55B0">
        <w:t>l</w:t>
      </w:r>
      <w:r w:rsidR="0030563C">
        <w:t>m and Alison</w:t>
      </w:r>
      <w:r w:rsidR="00245D7E">
        <w:t xml:space="preserve"> framed their examples around </w:t>
      </w:r>
      <w:r w:rsidR="00D80780">
        <w:t>skill a</w:t>
      </w:r>
      <w:r w:rsidR="00D80780">
        <w:t>c</w:t>
      </w:r>
      <w:r w:rsidR="00D80780">
        <w:t>quisition/retention (assessed by appropriate testing) and skill transfer (to competitive pe</w:t>
      </w:r>
      <w:r w:rsidR="00D80780">
        <w:t>r</w:t>
      </w:r>
      <w:r w:rsidR="00D80780">
        <w:t xml:space="preserve">formance). By training speed-endurance of </w:t>
      </w:r>
      <w:r w:rsidR="00D80780" w:rsidRPr="0092715A">
        <w:rPr>
          <w:b/>
          <w:color w:val="0000FF"/>
        </w:rPr>
        <w:t>rugby</w:t>
      </w:r>
      <w:r w:rsidR="00D80780">
        <w:t xml:space="preserve"> </w:t>
      </w:r>
      <w:proofErr w:type="spellStart"/>
      <w:r w:rsidR="0092715A">
        <w:rPr>
          <w:b/>
          <w:color w:val="0000FF"/>
        </w:rPr>
        <w:t>seven</w:t>
      </w:r>
      <w:r w:rsidR="00D80780" w:rsidRPr="0092715A">
        <w:rPr>
          <w:b/>
          <w:color w:val="0000FF"/>
        </w:rPr>
        <w:t>s</w:t>
      </w:r>
      <w:proofErr w:type="spellEnd"/>
      <w:r w:rsidR="00D80780">
        <w:t xml:space="preserve"> players, they increased the pr</w:t>
      </w:r>
      <w:r w:rsidR="00D80780">
        <w:t>o</w:t>
      </w:r>
      <w:r w:rsidR="00D80780">
        <w:t>portion of successful line breaks from 52% to 86%</w:t>
      </w:r>
      <w:r w:rsidR="003B4A87">
        <w:t xml:space="preserve"> in one year</w:t>
      </w:r>
      <w:r w:rsidR="00D80780">
        <w:t xml:space="preserve">. They reduced </w:t>
      </w:r>
      <w:r w:rsidR="003B4A87">
        <w:t xml:space="preserve">a top </w:t>
      </w:r>
      <w:r w:rsidR="003B4A87" w:rsidRPr="00704EA8">
        <w:rPr>
          <w:b/>
          <w:color w:val="0000FF"/>
        </w:rPr>
        <w:t>badmi</w:t>
      </w:r>
      <w:r w:rsidR="003B4A87" w:rsidRPr="00704EA8">
        <w:rPr>
          <w:b/>
          <w:color w:val="0000FF"/>
        </w:rPr>
        <w:t>n</w:t>
      </w:r>
      <w:r w:rsidR="003B4A87" w:rsidRPr="00704EA8">
        <w:rPr>
          <w:b/>
          <w:color w:val="0000FF"/>
        </w:rPr>
        <w:t>ton</w:t>
      </w:r>
      <w:r w:rsidR="003B4A87">
        <w:t xml:space="preserve"> player's unforced errors from 25% to 8% in six months</w:t>
      </w:r>
      <w:r w:rsidR="003B2B67">
        <w:t>,</w:t>
      </w:r>
      <w:r w:rsidR="003B4A87">
        <w:t xml:space="preserve"> partly by training her with a better player</w:t>
      </w:r>
      <w:r w:rsidR="003B2B67">
        <w:t xml:space="preserve"> </w:t>
      </w:r>
      <w:r w:rsidR="00AE55B0">
        <w:t>and</w:t>
      </w:r>
      <w:r w:rsidR="003B2B67">
        <w:t xml:space="preserve"> focusing on the corner where she made most errors</w:t>
      </w:r>
      <w:r w:rsidR="003B4A87">
        <w:t xml:space="preserve">. Timing in </w:t>
      </w:r>
      <w:r w:rsidR="003B4A87" w:rsidRPr="00704EA8">
        <w:rPr>
          <w:b/>
          <w:color w:val="0000FF"/>
        </w:rPr>
        <w:t>curling</w:t>
      </w:r>
      <w:r w:rsidR="003B4A87">
        <w:t xml:space="preserve"> is crucial, but they found that a top player was being mi</w:t>
      </w:r>
      <w:r w:rsidR="003B4A87">
        <w:t>s</w:t>
      </w:r>
      <w:r w:rsidR="003B4A87">
        <w:t>led by external timing, which turned out to have twice the error of the athlete's own perception</w:t>
      </w:r>
      <w:r w:rsidR="003B2B67">
        <w:t>.</w:t>
      </w:r>
      <w:r w:rsidR="00642F76">
        <w:t xml:space="preserve"> </w:t>
      </w:r>
      <w:r w:rsidR="003B2B67">
        <w:t xml:space="preserve">The Scottish success rate with the </w:t>
      </w:r>
      <w:r w:rsidR="003B2B67" w:rsidRPr="00704EA8">
        <w:rPr>
          <w:b/>
          <w:color w:val="0000FF"/>
        </w:rPr>
        <w:t>hockey</w:t>
      </w:r>
      <w:r w:rsidR="003B2B67">
        <w:t xml:space="preserve"> </w:t>
      </w:r>
      <w:proofErr w:type="spellStart"/>
      <w:r w:rsidR="003B2B67">
        <w:t>dra</w:t>
      </w:r>
      <w:r w:rsidR="003B2B67">
        <w:t>g</w:t>
      </w:r>
      <w:r w:rsidR="003B2B67">
        <w:t>flick</w:t>
      </w:r>
      <w:proofErr w:type="spellEnd"/>
      <w:r w:rsidR="003B2B67">
        <w:t xml:space="preserve"> shot was only 10%, but they increased it to the world-class rate of ~35% by applying pri</w:t>
      </w:r>
      <w:r w:rsidR="003B2B67">
        <w:t>n</w:t>
      </w:r>
      <w:r w:rsidR="003B2B67">
        <w:t xml:space="preserve">ciples of deliberate practice, </w:t>
      </w:r>
      <w:r w:rsidR="0030563C">
        <w:t>contextual inte</w:t>
      </w:r>
      <w:r w:rsidR="0030563C">
        <w:t>r</w:t>
      </w:r>
      <w:r w:rsidR="0030563C">
        <w:t>ference and systematic periodization.</w:t>
      </w:r>
      <w:r w:rsidR="003B2B67">
        <w:t xml:space="preserve"> </w:t>
      </w:r>
      <w:r w:rsidR="0030563C">
        <w:t xml:space="preserve">Ross spoke more generically about balancing service and research in </w:t>
      </w:r>
      <w:r w:rsidR="0030563C" w:rsidRPr="00704EA8">
        <w:rPr>
          <w:b/>
          <w:color w:val="0000FF"/>
        </w:rPr>
        <w:t>swimming</w:t>
      </w:r>
      <w:r w:rsidR="00117066">
        <w:t>, in which e</w:t>
      </w:r>
      <w:r w:rsidR="0030563C">
        <w:t>ach at</w:t>
      </w:r>
      <w:r w:rsidR="0030563C">
        <w:t>h</w:t>
      </w:r>
      <w:r w:rsidR="0030563C">
        <w:t xml:space="preserve">lete is a case study involving </w:t>
      </w:r>
      <w:r w:rsidR="00117066">
        <w:t xml:space="preserve">the coach and all the support specialists. Effects of asymmetry on swimming performance is a major </w:t>
      </w:r>
      <w:r w:rsidR="00AE55B0">
        <w:t xml:space="preserve">novel </w:t>
      </w:r>
      <w:r w:rsidR="00117066">
        <w:t>project still in progress.</w:t>
      </w:r>
      <w:r w:rsidR="00946B8A">
        <w:t xml:space="preserve"> [</w:t>
      </w:r>
      <w:proofErr w:type="spellStart"/>
      <w:r w:rsidR="00946B8A" w:rsidRPr="00946B8A">
        <w:t>Fairweather</w:t>
      </w:r>
      <w:proofErr w:type="spellEnd"/>
      <w:r w:rsidR="00946B8A" w:rsidRPr="00946B8A">
        <w:t>, M</w:t>
      </w:r>
      <w:r w:rsidR="00946B8A">
        <w:t>]</w:t>
      </w:r>
    </w:p>
    <w:p w:rsidR="006F74B1" w:rsidRDefault="006F74B1" w:rsidP="00BC4431">
      <w:bookmarkStart w:id="25" w:name="coaching"/>
      <w:bookmarkStart w:id="26" w:name="warmup"/>
      <w:bookmarkEnd w:id="25"/>
      <w:bookmarkEnd w:id="26"/>
      <w:r>
        <w:t xml:space="preserve">Innovations in </w:t>
      </w:r>
      <w:r w:rsidRPr="00AB5E07">
        <w:rPr>
          <w:b/>
          <w:color w:val="A50021"/>
        </w:rPr>
        <w:t xml:space="preserve">sports science </w:t>
      </w:r>
      <w:r w:rsidR="00663E86">
        <w:t>south of</w:t>
      </w:r>
      <w:r>
        <w:t xml:space="preserve"> the</w:t>
      </w:r>
      <w:r w:rsidR="00C05BFB">
        <w:t xml:space="preserve"> Scottish</w:t>
      </w:r>
      <w:r>
        <w:t xml:space="preserve"> border were the focus of </w:t>
      </w:r>
      <w:r w:rsidR="00E63B09">
        <w:t>a</w:t>
      </w:r>
      <w:r>
        <w:t xml:space="preserve"> symposium given by Ken van </w:t>
      </w:r>
      <w:proofErr w:type="spellStart"/>
      <w:r>
        <w:t>Someren</w:t>
      </w:r>
      <w:proofErr w:type="spellEnd"/>
      <w:r>
        <w:t xml:space="preserve"> and Steve Ingham of the English Institute of Sport. </w:t>
      </w:r>
      <w:r w:rsidR="00155C40">
        <w:t xml:space="preserve">The abstract [Ingham, S] </w:t>
      </w:r>
      <w:r w:rsidR="00796674">
        <w:t xml:space="preserve">is of the </w:t>
      </w:r>
      <w:r w:rsidR="00304DC0">
        <w:t>results-</w:t>
      </w:r>
      <w:r w:rsidR="00796674">
        <w:t xml:space="preserve">will-be-presented variety and </w:t>
      </w:r>
      <w:r w:rsidR="00155C40">
        <w:t xml:space="preserve">does not include the </w:t>
      </w:r>
      <w:r w:rsidR="00304DC0">
        <w:t xml:space="preserve">following </w:t>
      </w:r>
      <w:r w:rsidR="00155C40">
        <w:t>two r</w:t>
      </w:r>
      <w:r w:rsidR="00244C23">
        <w:t>ecent</w:t>
      </w:r>
      <w:r w:rsidR="00155C40">
        <w:t xml:space="preserve"> projects on performance enhancement presented by </w:t>
      </w:r>
      <w:r w:rsidR="00796674">
        <w:t>Steve</w:t>
      </w:r>
      <w:r w:rsidR="00155C40">
        <w:t xml:space="preserve">.  </w:t>
      </w:r>
      <w:r>
        <w:t>In a crossover with 11</w:t>
      </w:r>
      <w:r w:rsidRPr="00CD64D0">
        <w:t xml:space="preserve"> elite middle-distance</w:t>
      </w:r>
      <w:r w:rsidRPr="00752616">
        <w:rPr>
          <w:color w:val="0000FF"/>
        </w:rPr>
        <w:t xml:space="preserve"> </w:t>
      </w:r>
      <w:r w:rsidRPr="005D6F6D">
        <w:rPr>
          <w:b/>
          <w:color w:val="0000FF"/>
        </w:rPr>
        <w:t>runners</w:t>
      </w:r>
      <w:r>
        <w:t>, Steve and colleagues improved 800</w:t>
      </w:r>
      <w:r w:rsidR="00663E86">
        <w:t>-</w:t>
      </w:r>
      <w:r>
        <w:t xml:space="preserve">m time-trial performance by </w:t>
      </w:r>
      <w:r w:rsidR="00761B0A">
        <w:t>1.0</w:t>
      </w:r>
      <w:r>
        <w:t xml:space="preserve">% with a priming </w:t>
      </w:r>
      <w:r w:rsidRPr="0072435D">
        <w:rPr>
          <w:b/>
          <w:color w:val="A50021"/>
        </w:rPr>
        <w:t>warm-up</w:t>
      </w:r>
      <w:r>
        <w:t xml:space="preserve"> containing a continuous race-pace 200-m run </w:t>
      </w:r>
      <w:r w:rsidR="00761B0A">
        <w:t xml:space="preserve">(see </w:t>
      </w:r>
      <w:hyperlink r:id="rId27" w:tgtFrame="_top" w:history="1">
        <w:r w:rsidR="00761B0A" w:rsidRPr="00761B0A">
          <w:rPr>
            <w:rStyle w:val="Hyperlink"/>
            <w:noProof w:val="0"/>
          </w:rPr>
          <w:t>journal a</w:t>
        </w:r>
        <w:r w:rsidRPr="00761B0A">
          <w:rPr>
            <w:rStyle w:val="Hyperlink"/>
            <w:noProof w:val="0"/>
          </w:rPr>
          <w:t>bstract</w:t>
        </w:r>
      </w:hyperlink>
      <w:r w:rsidR="00761B0A">
        <w:t>).</w:t>
      </w:r>
      <w:r>
        <w:t xml:space="preserve"> </w:t>
      </w:r>
      <w:bookmarkStart w:id="27" w:name="altitude"/>
      <w:bookmarkEnd w:id="27"/>
      <w:r>
        <w:t xml:space="preserve">EIS physiologists have also been measuring hemoglobin mass </w:t>
      </w:r>
      <w:r w:rsidR="00F67A68">
        <w:t xml:space="preserve">in an attempt to </w:t>
      </w:r>
      <w:r w:rsidR="00C05BFB">
        <w:t xml:space="preserve">optimize </w:t>
      </w:r>
      <w:r w:rsidR="00F67A68">
        <w:t>individual responses to</w:t>
      </w:r>
      <w:r>
        <w:t xml:space="preserve"> </w:t>
      </w:r>
      <w:r w:rsidRPr="00961254">
        <w:rPr>
          <w:b/>
          <w:color w:val="A50021"/>
        </w:rPr>
        <w:t xml:space="preserve">altitude </w:t>
      </w:r>
      <w:r w:rsidR="006E569E" w:rsidRPr="00961254">
        <w:rPr>
          <w:b/>
          <w:color w:val="A50021"/>
        </w:rPr>
        <w:t>exp</w:t>
      </w:r>
      <w:r w:rsidR="006E569E" w:rsidRPr="00961254">
        <w:rPr>
          <w:b/>
          <w:color w:val="A50021"/>
        </w:rPr>
        <w:t>o</w:t>
      </w:r>
      <w:r w:rsidR="006E569E" w:rsidRPr="00961254">
        <w:rPr>
          <w:b/>
          <w:color w:val="A50021"/>
        </w:rPr>
        <w:t>sure</w:t>
      </w:r>
      <w:r w:rsidR="00F67A68">
        <w:t>. T</w:t>
      </w:r>
      <w:r>
        <w:t xml:space="preserve">hey provoked </w:t>
      </w:r>
      <w:r w:rsidR="006E569E">
        <w:t xml:space="preserve">increases </w:t>
      </w:r>
      <w:r>
        <w:t>in nearly all</w:t>
      </w:r>
      <w:r w:rsidR="006E569E">
        <w:t xml:space="preserve"> of </w:t>
      </w:r>
      <w:r w:rsidR="006E569E">
        <w:lastRenderedPageBreak/>
        <w:t xml:space="preserve">10 </w:t>
      </w:r>
      <w:r w:rsidR="006E569E" w:rsidRPr="008E3B06">
        <w:rPr>
          <w:b/>
          <w:color w:val="0000FF"/>
        </w:rPr>
        <w:t>elite</w:t>
      </w:r>
      <w:r w:rsidR="006E569E">
        <w:t xml:space="preserve"> </w:t>
      </w:r>
      <w:r w:rsidR="006E569E" w:rsidRPr="008E3B06">
        <w:rPr>
          <w:b/>
          <w:color w:val="0000FF"/>
        </w:rPr>
        <w:t>athletes</w:t>
      </w:r>
      <w:r w:rsidR="006E569E">
        <w:t xml:space="preserve"> and </w:t>
      </w:r>
      <w:r w:rsidR="00F67A68">
        <w:t>achieved a</w:t>
      </w:r>
      <w:r w:rsidR="006E569E">
        <w:t xml:space="preserve"> mean increase of</w:t>
      </w:r>
      <w:r>
        <w:t xml:space="preserve"> ~1.5%. For </w:t>
      </w:r>
      <w:r w:rsidR="006E569E">
        <w:t>a</w:t>
      </w:r>
      <w:r>
        <w:t xml:space="preserve"> commentary</w:t>
      </w:r>
      <w:r w:rsidR="00F67A68">
        <w:t xml:space="preserve"> on this series of possibly unpublishable case studies</w:t>
      </w:r>
      <w:r>
        <w:t xml:space="preserve"> and details of other EIS-</w:t>
      </w:r>
      <w:r w:rsidR="006E569E">
        <w:t>backed</w:t>
      </w:r>
      <w:r>
        <w:t xml:space="preserve"> innovations</w:t>
      </w:r>
      <w:r w:rsidR="00B506FE">
        <w:t xml:space="preserve">, visit </w:t>
      </w:r>
      <w:hyperlink r:id="rId28" w:tgtFrame="_blank" w:history="1">
        <w:r w:rsidR="00B506FE" w:rsidRPr="00AB5E07">
          <w:rPr>
            <w:rStyle w:val="Hyperlink"/>
            <w:noProof w:val="0"/>
          </w:rPr>
          <w:t>Steve's blog</w:t>
        </w:r>
      </w:hyperlink>
      <w:r w:rsidR="00B506FE">
        <w:t xml:space="preserve">. </w:t>
      </w:r>
    </w:p>
    <w:p w:rsidR="00BC4431" w:rsidRDefault="00BC4431" w:rsidP="00BC4431">
      <w:r>
        <w:t xml:space="preserve">In a symposium on research on effective </w:t>
      </w:r>
      <w:r w:rsidRPr="00642F76">
        <w:rPr>
          <w:b/>
          <w:color w:val="A50021"/>
        </w:rPr>
        <w:t>coaching</w:t>
      </w:r>
      <w:r>
        <w:t xml:space="preserve">, the first two speakers (Jean </w:t>
      </w:r>
      <w:proofErr w:type="spellStart"/>
      <w:r>
        <w:t>Coté</w:t>
      </w:r>
      <w:proofErr w:type="spellEnd"/>
      <w:r>
        <w:t xml:space="preserve"> and Paul Ford) spent most of their time explaining their theoretical frameworks for research on expert performance</w:t>
      </w:r>
      <w:r w:rsidR="00A92685">
        <w:t xml:space="preserve"> </w:t>
      </w:r>
      <w:r w:rsidR="00A92685">
        <w:fldChar w:fldCharType="begin"/>
      </w:r>
      <w:r w:rsidR="00A92685">
        <w:instrText xml:space="preserve"> ADDIN EN.CITE &lt;EndNote&gt;&lt;Cite&gt;&lt;Author&gt;Ford&lt;/Author&gt;&lt;Year&gt;2009&lt;/Year&gt;&lt;RecNum&gt;12&lt;/RecNum&gt;&lt;DisplayText&gt;(Côté and Gilbert, 2009; Ford et al., 2009)&lt;/DisplayText&gt;&lt;record&gt;&lt;rec-number&gt;12&lt;/rec-number&gt;&lt;foreign-keys&gt;&lt;key app="EN" db-id="derf2w9wu5vrpce5rayxpf5cpe9p29za5w5p"&gt;12&lt;/key&gt;&lt;/foreign-keys&gt;&lt;ref-type name="Journal Article"&gt;17&lt;/ref-type&gt;&lt;contributors&gt;&lt;authors&gt;&lt;author&gt;Ford, P.&lt;/author&gt;&lt;author&gt;Coughlan, E.&lt;/author&gt;&lt;author&gt;Williams, M.&lt;/author&gt;&lt;/authors&gt;&lt;/contributors&gt;&lt;titles&gt;&lt;title&gt;The expert-performance approach as a framework for understanding and enhancing coaching performance, expertise and learning&lt;/title&gt;&lt;secondary-title&gt;International Journal of Sports Science and Coaching&lt;/secondary-title&gt;&lt;/titles&gt;&lt;pages&gt;451-463&lt;/pages&gt;&lt;volume&gt;4&lt;/volume&gt;&lt;dates&gt;&lt;year&gt;2009&lt;/year&gt;&lt;/dates&gt;&lt;isbn&gt;1747-9541&lt;/isbn&gt;&lt;urls&gt;&lt;/urls&gt;&lt;/record&gt;&lt;/Cite&gt;&lt;Cite&gt;&lt;Author&gt;Côté&lt;/Author&gt;&lt;Year&gt;2009&lt;/Year&gt;&lt;RecNum&gt;13&lt;/RecNum&gt;&lt;record&gt;&lt;rec-number&gt;13&lt;/rec-number&gt;&lt;foreign-keys&gt;&lt;key app="EN" db-id="derf2w9wu5vrpce5rayxpf5cpe9p29za5w5p"&gt;13&lt;/key&gt;&lt;/foreign-keys&gt;&lt;ref-type name="Journal Article"&gt;17&lt;/ref-type&gt;&lt;contributors&gt;&lt;authors&gt;&lt;author&gt;Côté, J.&lt;/author&gt;&lt;author&gt;Gilbert, W.&lt;/author&gt;&lt;/authors&gt;&lt;/contributors&gt;&lt;titles&gt;&lt;title&gt;An integrative definition of coaching effectiveness and expertise&lt;/title&gt;&lt;secondary-title&gt;International Journal of Sports Science and Coaching&lt;/secondary-title&gt;&lt;/titles&gt;&lt;pages&gt;307-323&lt;/pages&gt;&lt;volume&gt;4&lt;/volume&gt;&lt;dates&gt;&lt;year&gt;2009&lt;/year&gt;&lt;/dates&gt;&lt;isbn&gt;1747-9541&lt;/isbn&gt;&lt;urls&gt;&lt;/urls&gt;&lt;/record&gt;&lt;/Cite&gt;&lt;/EndNote&gt;</w:instrText>
      </w:r>
      <w:r w:rsidR="00A92685">
        <w:fldChar w:fldCharType="separate"/>
      </w:r>
      <w:r w:rsidR="00A92685">
        <w:rPr>
          <w:noProof/>
        </w:rPr>
        <w:t>(</w:t>
      </w:r>
      <w:hyperlink w:anchor="_ENREF_1" w:tooltip="Côté, 2009 #13" w:history="1">
        <w:r w:rsidR="00A92685">
          <w:rPr>
            <w:noProof/>
          </w:rPr>
          <w:t>Côté and Gilbert, 2009</w:t>
        </w:r>
      </w:hyperlink>
      <w:r w:rsidR="00A92685">
        <w:rPr>
          <w:noProof/>
        </w:rPr>
        <w:t xml:space="preserve">; </w:t>
      </w:r>
      <w:hyperlink w:anchor="_ENREF_2" w:tooltip="Ford, 2009 #12" w:history="1">
        <w:r w:rsidR="00A92685">
          <w:rPr>
            <w:noProof/>
          </w:rPr>
          <w:t>Ford et al., 2009</w:t>
        </w:r>
      </w:hyperlink>
      <w:r w:rsidR="00A92685">
        <w:rPr>
          <w:noProof/>
        </w:rPr>
        <w:t>)</w:t>
      </w:r>
      <w:r w:rsidR="00A92685">
        <w:fldChar w:fldCharType="end"/>
      </w:r>
      <w:r>
        <w:t>. The most important skill in coaching is apparently decision-making. The final speaker (Chris Cushion) provided ev</w:t>
      </w:r>
      <w:r>
        <w:t>i</w:t>
      </w:r>
      <w:r>
        <w:t>dence of the difficulty in changing coaches' behaviors.</w:t>
      </w:r>
      <w:r w:rsidR="00642F76">
        <w:t xml:space="preserve"> </w:t>
      </w:r>
      <w:r>
        <w:t>He also spoke of the need to raise coaches' self-awareness about what they do and why they do it, but in question time he admitted that there was still little evidence that greater self-awareness in the coach leads to better pe</w:t>
      </w:r>
      <w:r>
        <w:t>r</w:t>
      </w:r>
      <w:r>
        <w:t>formance in the athlete. In response to another question he said that coach and player outcomes are difficult to measure in complex sports e</w:t>
      </w:r>
      <w:r>
        <w:t>x</w:t>
      </w:r>
      <w:r>
        <w:t>cept through self-reports, the validity of wh</w:t>
      </w:r>
      <w:r w:rsidR="00F743D9">
        <w:t xml:space="preserve">ich he had earlier questioned. </w:t>
      </w:r>
      <w:r w:rsidR="00946B8A">
        <w:t>[</w:t>
      </w:r>
      <w:r>
        <w:t xml:space="preserve">Search for </w:t>
      </w:r>
      <w:r w:rsidRPr="002C2FFD">
        <w:rPr>
          <w:i/>
        </w:rPr>
        <w:t>Sports Coaching Effectiveness</w:t>
      </w:r>
      <w:r>
        <w:t xml:space="preserve"> to find their three a</w:t>
      </w:r>
      <w:r>
        <w:t>b</w:t>
      </w:r>
      <w:r>
        <w:t>stracts; Mark Williams is in the pr</w:t>
      </w:r>
      <w:r w:rsidR="00F743D9">
        <w:t>ogram but was unable to attend.</w:t>
      </w:r>
      <w:r w:rsidR="00946B8A">
        <w:t>]</w:t>
      </w:r>
    </w:p>
    <w:p w:rsidR="00604604" w:rsidRDefault="00AF7664" w:rsidP="008E3B06">
      <w:bookmarkStart w:id="28" w:name="skills"/>
      <w:bookmarkEnd w:id="28"/>
      <w:r>
        <w:t>The conference ended on a high with a sy</w:t>
      </w:r>
      <w:r>
        <w:t>m</w:t>
      </w:r>
      <w:r>
        <w:t xml:space="preserve">posium on the development of expert athletic </w:t>
      </w:r>
      <w:r w:rsidRPr="008E3B06">
        <w:t>performance</w:t>
      </w:r>
      <w:r>
        <w:t xml:space="preserve"> focusing more on the athlete than the coach. It was introduced by Paul Ford, who took us through all the physical, psychomotor and context-specific </w:t>
      </w:r>
      <w:r w:rsidRPr="00F14610">
        <w:t>tactical</w:t>
      </w:r>
      <w:r>
        <w:t xml:space="preserve"> </w:t>
      </w:r>
      <w:r w:rsidRPr="008E3B06">
        <w:rPr>
          <w:b/>
          <w:color w:val="A50021"/>
        </w:rPr>
        <w:t>skills</w:t>
      </w:r>
      <w:r>
        <w:t xml:space="preserve"> of a top </w:t>
      </w:r>
      <w:r w:rsidRPr="00704EA8">
        <w:rPr>
          <w:b/>
          <w:color w:val="0000FF"/>
        </w:rPr>
        <w:t>ba</w:t>
      </w:r>
      <w:r w:rsidRPr="00704EA8">
        <w:rPr>
          <w:b/>
          <w:color w:val="0000FF"/>
        </w:rPr>
        <w:t>s</w:t>
      </w:r>
      <w:r w:rsidRPr="00704EA8">
        <w:rPr>
          <w:b/>
          <w:color w:val="0000FF"/>
        </w:rPr>
        <w:t>ketball</w:t>
      </w:r>
      <w:r>
        <w:t xml:space="preserve"> player. </w:t>
      </w:r>
      <w:r w:rsidR="00F14610">
        <w:t xml:space="preserve">The skills are acquired through deliberate play in childhood, </w:t>
      </w:r>
      <w:r w:rsidR="00014B53">
        <w:t xml:space="preserve">which gradually gets replaced by </w:t>
      </w:r>
      <w:r w:rsidR="00F14610">
        <w:t xml:space="preserve">deliberate practice </w:t>
      </w:r>
      <w:r w:rsidR="00014B53">
        <w:t xml:space="preserve">(he prefers deliberate </w:t>
      </w:r>
      <w:r w:rsidR="00014B53" w:rsidRPr="006237A8">
        <w:rPr>
          <w:i/>
        </w:rPr>
        <w:t>environments</w:t>
      </w:r>
      <w:r w:rsidR="00014B53">
        <w:t xml:space="preserve">) </w:t>
      </w:r>
      <w:r w:rsidR="00F14610">
        <w:t>in adoles</w:t>
      </w:r>
      <w:r w:rsidR="00014B53">
        <w:t>cence and competition in adulthood.</w:t>
      </w:r>
    </w:p>
    <w:p w:rsidR="00604604" w:rsidRDefault="00AF7664" w:rsidP="008E3B06">
      <w:bookmarkStart w:id="29" w:name="coughlan"/>
      <w:bookmarkEnd w:id="29"/>
      <w:r>
        <w:t>Ed Coughlan then reported on his recent e</w:t>
      </w:r>
      <w:r>
        <w:t>x</w:t>
      </w:r>
      <w:r>
        <w:t xml:space="preserve">citing PhD studies on the roles of </w:t>
      </w:r>
      <w:r w:rsidRPr="008E3B06">
        <w:rPr>
          <w:b/>
          <w:color w:val="A50021"/>
        </w:rPr>
        <w:t>deliberate</w:t>
      </w:r>
      <w:r>
        <w:t xml:space="preserve"> </w:t>
      </w:r>
      <w:r w:rsidRPr="008E3B06">
        <w:rPr>
          <w:b/>
          <w:color w:val="A50021"/>
        </w:rPr>
        <w:t>and</w:t>
      </w:r>
      <w:r>
        <w:t xml:space="preserve"> </w:t>
      </w:r>
      <w:r w:rsidRPr="008E3B06">
        <w:rPr>
          <w:b/>
          <w:color w:val="A50021"/>
        </w:rPr>
        <w:t>reflective</w:t>
      </w:r>
      <w:r>
        <w:t xml:space="preserve"> </w:t>
      </w:r>
      <w:r w:rsidRPr="008E3B06">
        <w:rPr>
          <w:b/>
          <w:color w:val="A50021"/>
        </w:rPr>
        <w:t>practice</w:t>
      </w:r>
      <w:r>
        <w:t xml:space="preserve"> in expert and interm</w:t>
      </w:r>
      <w:r>
        <w:t>e</w:t>
      </w:r>
      <w:r>
        <w:t xml:space="preserve">diate </w:t>
      </w:r>
      <w:r w:rsidRPr="0072435D">
        <w:t>Gaelic</w:t>
      </w:r>
      <w:r>
        <w:t xml:space="preserve"> </w:t>
      </w:r>
      <w:r w:rsidRPr="00704EA8">
        <w:rPr>
          <w:b/>
          <w:color w:val="0000FF"/>
        </w:rPr>
        <w:t>footballers</w:t>
      </w:r>
      <w:r>
        <w:t>.</w:t>
      </w:r>
      <w:r w:rsidR="00642F76">
        <w:t xml:space="preserve"> </w:t>
      </w:r>
      <w:r w:rsidR="001F0AE3">
        <w:t>E</w:t>
      </w:r>
      <w:r>
        <w:t>xperts chose to pra</w:t>
      </w:r>
      <w:r>
        <w:t>c</w:t>
      </w:r>
      <w:r>
        <w:t>tice their weaker (non-dominant) kick while the intermediates chose their stronger (dominant) kick. The experts also engaged in more refle</w:t>
      </w:r>
      <w:r>
        <w:t>c</w:t>
      </w:r>
      <w:r>
        <w:t>tions about their practice at various times b</w:t>
      </w:r>
      <w:r>
        <w:t>e</w:t>
      </w:r>
      <w:r>
        <w:t>tween training sessions</w:t>
      </w:r>
      <w:r w:rsidR="00366541">
        <w:t>,</w:t>
      </w:r>
      <w:r>
        <w:t xml:space="preserve"> and</w:t>
      </w:r>
      <w:r w:rsidR="00366541">
        <w:t xml:space="preserve"> they</w:t>
      </w:r>
      <w:r>
        <w:t xml:space="preserve"> improved more than the intermediate players. Finally intermediate players assigned to an exper</w:t>
      </w:r>
      <w:r>
        <w:t>i</w:t>
      </w:r>
      <w:r>
        <w:t xml:space="preserve">mental group prompted to do reflective practice improved more than a matched control group. </w:t>
      </w:r>
    </w:p>
    <w:p w:rsidR="00403D79" w:rsidRPr="008E3B06" w:rsidRDefault="00AF7664" w:rsidP="00D56E8E">
      <w:bookmarkStart w:id="30" w:name="fast"/>
      <w:bookmarkEnd w:id="30"/>
      <w:r>
        <w:t xml:space="preserve">The final speaker, Natalie </w:t>
      </w:r>
      <w:proofErr w:type="spellStart"/>
      <w:r>
        <w:t>Dunman</w:t>
      </w:r>
      <w:proofErr w:type="spellEnd"/>
      <w:r>
        <w:t xml:space="preserve">, gave an equally exciting presentation of case studies of </w:t>
      </w:r>
      <w:r>
        <w:lastRenderedPageBreak/>
        <w:t>some of the 18</w:t>
      </w:r>
      <w:r w:rsidR="008E3B06">
        <w:t xml:space="preserve"> </w:t>
      </w:r>
      <w:r w:rsidR="008E3B06" w:rsidRPr="008E3B06">
        <w:rPr>
          <w:b/>
          <w:color w:val="0000FF"/>
        </w:rPr>
        <w:t>elite</w:t>
      </w:r>
      <w:r>
        <w:t xml:space="preserve"> </w:t>
      </w:r>
      <w:r w:rsidRPr="008E3B06">
        <w:rPr>
          <w:b/>
          <w:color w:val="0000FF"/>
        </w:rPr>
        <w:t>athletes</w:t>
      </w:r>
      <w:r>
        <w:t xml:space="preserve"> the UK Talent Team have </w:t>
      </w:r>
      <w:r w:rsidRPr="008E3B06">
        <w:rPr>
          <w:b/>
          <w:color w:val="A50021"/>
        </w:rPr>
        <w:t>fast-tracked</w:t>
      </w:r>
      <w:r>
        <w:t xml:space="preserve"> to the London Oly</w:t>
      </w:r>
      <w:r>
        <w:t>m</w:t>
      </w:r>
      <w:r>
        <w:t>pics with far less than Ericsson's</w:t>
      </w:r>
      <w:r w:rsidR="00E10069">
        <w:t xml:space="preserve"> estimate of</w:t>
      </w:r>
      <w:r>
        <w:t xml:space="preserve"> 10,000 hours of experience</w:t>
      </w:r>
      <w:r w:rsidR="00E10069">
        <w:t xml:space="preserve"> </w:t>
      </w:r>
      <w:r w:rsidR="008E3B06">
        <w:t>needed to make</w:t>
      </w:r>
      <w:r w:rsidR="00E10069">
        <w:t xml:space="preserve"> an expert musician</w:t>
      </w:r>
      <w:r>
        <w:t xml:space="preserve">. See a </w:t>
      </w:r>
      <w:hyperlink r:id="rId29" w:tgtFrame="_top" w:history="1">
        <w:r w:rsidRPr="00677A4F">
          <w:rPr>
            <w:rStyle w:val="Hyperlink"/>
            <w:noProof w:val="0"/>
          </w:rPr>
          <w:t>blog message</w:t>
        </w:r>
      </w:hyperlink>
      <w:r>
        <w:t xml:space="preserve"> about the program posted in November 2011 by Natalie</w:t>
      </w:r>
      <w:r w:rsidR="005033E6">
        <w:t>, but</w:t>
      </w:r>
      <w:r w:rsidR="00CD64D0">
        <w:t xml:space="preserve"> s</w:t>
      </w:r>
      <w:r>
        <w:t xml:space="preserve">kip the </w:t>
      </w:r>
      <w:r w:rsidR="00E63B09">
        <w:t xml:space="preserve">silly </w:t>
      </w:r>
      <w:r w:rsidR="00946B8A">
        <w:t xml:space="preserve">promo </w:t>
      </w:r>
      <w:r>
        <w:t xml:space="preserve">video. </w:t>
      </w:r>
      <w:r w:rsidR="00D56E8E">
        <w:t xml:space="preserve">See also </w:t>
      </w:r>
      <w:hyperlink r:id="rId30" w:tgtFrame="_top" w:history="1">
        <w:r w:rsidR="00E63B09" w:rsidRPr="00E63B09">
          <w:rPr>
            <w:rStyle w:val="Hyperlink"/>
            <w:noProof w:val="0"/>
          </w:rPr>
          <w:t>an item</w:t>
        </w:r>
      </w:hyperlink>
      <w:r w:rsidR="00E63B09">
        <w:t xml:space="preserve"> about</w:t>
      </w:r>
      <w:r w:rsidR="00D56E8E">
        <w:t xml:space="preserve"> Helen Glover, one of their athletes who </w:t>
      </w:r>
      <w:r w:rsidR="00E63B09">
        <w:t xml:space="preserve">has now </w:t>
      </w:r>
      <w:r w:rsidR="00D56E8E">
        <w:t xml:space="preserve">won gold in London in rowing. </w:t>
      </w:r>
      <w:r w:rsidR="00ED5189">
        <w:t xml:space="preserve">It will be worth watching out for an evaluation of this program after the Olympics. </w:t>
      </w:r>
      <w:r w:rsidR="00946B8A">
        <w:t xml:space="preserve">[Search for </w:t>
      </w:r>
      <w:r w:rsidR="00946B8A" w:rsidRPr="00B2350A">
        <w:rPr>
          <w:i/>
        </w:rPr>
        <w:t>Expert Athletic Performance</w:t>
      </w:r>
      <w:r w:rsidR="00946B8A">
        <w:t xml:space="preserve"> to find the three abstracts; several speakers in the program were unable or chose not to attend.]</w:t>
      </w:r>
      <w:r w:rsidR="00D56E8E">
        <w:t xml:space="preserve"> </w:t>
      </w:r>
    </w:p>
    <w:p w:rsidR="00B92623" w:rsidRPr="00F867F4" w:rsidRDefault="00B92623" w:rsidP="00B92623">
      <w:pPr>
        <w:pStyle w:val="Heading1"/>
        <w:spacing w:before="60"/>
        <w:jc w:val="left"/>
        <w:rPr>
          <w:b w:val="0"/>
        </w:rPr>
      </w:pPr>
      <w:bookmarkStart w:id="31" w:name="_Conference_Logistics_critiqued"/>
      <w:bookmarkEnd w:id="31"/>
      <w:r>
        <w:t>Conference Logistics</w:t>
      </w:r>
      <w:r>
        <w:br/>
      </w:r>
      <w:r>
        <w:rPr>
          <w:b w:val="0"/>
        </w:rPr>
        <w:t>critiqued by Will</w:t>
      </w:r>
    </w:p>
    <w:p w:rsidR="00B92623" w:rsidRDefault="00B92623" w:rsidP="00B92623">
      <w:r>
        <w:t xml:space="preserve">Disappointingly, the conference organizers did not put the </w:t>
      </w:r>
      <w:r w:rsidRPr="00FF1810">
        <w:rPr>
          <w:b/>
          <w:color w:val="A50021"/>
        </w:rPr>
        <w:t>poster</w:t>
      </w:r>
      <w:r>
        <w:t xml:space="preserve"> </w:t>
      </w:r>
      <w:r w:rsidRPr="00FF1810">
        <w:rPr>
          <w:b/>
          <w:color w:val="A50021"/>
        </w:rPr>
        <w:t>abstracts</w:t>
      </w:r>
      <w:r>
        <w:t xml:space="preserve"> on the </w:t>
      </w:r>
      <w:r w:rsidR="005033E6" w:rsidRPr="0072435D">
        <w:t>confe</w:t>
      </w:r>
      <w:r w:rsidR="005033E6" w:rsidRPr="0072435D">
        <w:t>r</w:t>
      </w:r>
      <w:r w:rsidR="005033E6" w:rsidRPr="0072435D">
        <w:t>ence website</w:t>
      </w:r>
      <w:r>
        <w:t xml:space="preserve"> during the conference or on the flash drive in the conference registration pack. No explanation was given when I enquired. The poster abstracts were available for a limited time via the smartphone conference app, but they were listed in random order different from the unlabeled order of the displayed posters. The app itself was anything but a killer on the Android, and the author search form did not work, so the poster abstracts were effectively inaccessible. At the time of </w:t>
      </w:r>
      <w:r w:rsidR="000F3673">
        <w:t>putting</w:t>
      </w:r>
      <w:r w:rsidR="00EB2AB7">
        <w:t xml:space="preserve"> the finishing touches </w:t>
      </w:r>
      <w:r w:rsidR="000F3673">
        <w:t>on</w:t>
      </w:r>
      <w:r>
        <w:t xml:space="preserve"> this report in early August, an a</w:t>
      </w:r>
      <w:r>
        <w:t>t</w:t>
      </w:r>
      <w:r>
        <w:t xml:space="preserve">tendee alerted me to the fact that the poster abstracts </w:t>
      </w:r>
      <w:r w:rsidR="00EB2AB7">
        <w:t xml:space="preserve">had become available </w:t>
      </w:r>
      <w:r w:rsidR="00622E15">
        <w:t>at the site.</w:t>
      </w:r>
    </w:p>
    <w:p w:rsidR="00B92623" w:rsidRDefault="00B92623" w:rsidP="00B92623">
      <w:r>
        <w:t xml:space="preserve">I had volunteered to present a colleague's poster electronically, but I turned up to find no such facility for presentation. I am afraid I therefore contributed to the high proportion of poster </w:t>
      </w:r>
      <w:r w:rsidRPr="00FF1810">
        <w:rPr>
          <w:b/>
          <w:color w:val="A50021"/>
        </w:rPr>
        <w:t>no-shows</w:t>
      </w:r>
      <w:r>
        <w:t>, an incredible two-thirds! Were these people actually present at the mee</w:t>
      </w:r>
      <w:r>
        <w:t>t</w:t>
      </w:r>
      <w:r>
        <w:t>ing? If they were, the institutions who funded them presumably will never know that they didn't present. What can the organizers do to prevent this sort of thing happening next time? There was also an unprecedented rate of no-shows for the podium presentations, something like 20%. For the first time ever I witnessed no-shows of chairs. By the last day even the regi</w:t>
      </w:r>
      <w:r>
        <w:t>s</w:t>
      </w:r>
      <w:r>
        <w:t>trants weren't turning up: a valuable symposium on sport science in the preparation of elite at</w:t>
      </w:r>
      <w:r>
        <w:t>h</w:t>
      </w:r>
      <w:r>
        <w:t>letes had a disappointing (but not disappointed) audience of 12.</w:t>
      </w:r>
    </w:p>
    <w:p w:rsidR="00B92623" w:rsidRDefault="00B92623" w:rsidP="00B92623">
      <w:r w:rsidRPr="00FF1810">
        <w:rPr>
          <w:b/>
          <w:color w:val="A50021"/>
        </w:rPr>
        <w:t>Timetabling</w:t>
      </w:r>
      <w:r>
        <w:t xml:space="preserve"> of the morning keynote lectures was poor: they were scheduled for only 45 minutes, and they ran straight on to invited </w:t>
      </w:r>
      <w:r>
        <w:lastRenderedPageBreak/>
        <w:t>symposia without a break. In the first keynote, the renowned geneticist Claude Bouchard went over time by 10 min (the fault of the chair and previous speaker), while speakers and audience for the next session queued noisily outside. Bouchard never made it to his following sy</w:t>
      </w:r>
      <w:r>
        <w:t>m</w:t>
      </w:r>
      <w:r>
        <w:t>posium at another lecture theatre</w:t>
      </w:r>
      <w:r w:rsidRPr="004C06A2">
        <w:t xml:space="preserve"> some distance away,</w:t>
      </w:r>
      <w:r>
        <w:t xml:space="preserve"> and neither did the chair or the other speakers, but someone got up and gave a talk that wasn't in the program! </w:t>
      </w:r>
    </w:p>
    <w:p w:rsidR="00B92623" w:rsidRDefault="00B92623" w:rsidP="00B92623">
      <w:r>
        <w:t xml:space="preserve">At least two presenters we know of </w:t>
      </w:r>
      <w:r>
        <w:rPr>
          <w:b/>
          <w:color w:val="A50021"/>
        </w:rPr>
        <w:t>self</w:t>
      </w:r>
      <w:r w:rsidRPr="00FF1810">
        <w:rPr>
          <w:b/>
          <w:color w:val="A50021"/>
        </w:rPr>
        <w:t>-plagiarized</w:t>
      </w:r>
      <w:r>
        <w:t xml:space="preserve"> by giving original-research talks they had already presented verbatim at previous international conferences: one</w:t>
      </w:r>
      <w:r w:rsidR="00B6324E">
        <w:t xml:space="preserve"> by a student presenter</w:t>
      </w:r>
      <w:r>
        <w:t xml:space="preserve"> at this year's ECSS conference two weeks previously, and </w:t>
      </w:r>
      <w:r w:rsidR="00B6324E">
        <w:t xml:space="preserve">the </w:t>
      </w:r>
      <w:r>
        <w:t>one</w:t>
      </w:r>
      <w:r w:rsidR="00B6324E">
        <w:t xml:space="preserve"> referred to above by a more senior academic</w:t>
      </w:r>
      <w:r>
        <w:t xml:space="preserve"> at the BMS confe</w:t>
      </w:r>
      <w:r>
        <w:t>r</w:t>
      </w:r>
      <w:r>
        <w:t>ence in 2010. A colleague who was a coauthor of the student's abstract informed me that there was no statement at the ICSEMIS site about the work having to be original, so I guess the st</w:t>
      </w:r>
      <w:r>
        <w:t>u</w:t>
      </w:r>
      <w:r>
        <w:t>dent and coauthors are acquitted on a techn</w:t>
      </w:r>
      <w:r>
        <w:t>i</w:t>
      </w:r>
      <w:r>
        <w:t>cality. I suggest organizers in future run a</w:t>
      </w:r>
      <w:r>
        <w:t>b</w:t>
      </w:r>
      <w:r>
        <w:t xml:space="preserve">stracts through </w:t>
      </w:r>
      <w:proofErr w:type="spellStart"/>
      <w:r>
        <w:t>Turnitin</w:t>
      </w:r>
      <w:proofErr w:type="spellEnd"/>
      <w:r>
        <w:t>. It's usual for big shots to give the same invited talks at conference after conference, but I had little respect for the speaker who gave the same talk practically verb-</w:t>
      </w:r>
      <w:proofErr w:type="spellStart"/>
      <w:r>
        <w:t>atim</w:t>
      </w:r>
      <w:proofErr w:type="spellEnd"/>
      <w:r>
        <w:t xml:space="preserve"> and </w:t>
      </w:r>
      <w:proofErr w:type="spellStart"/>
      <w:r>
        <w:t>visu-atim</w:t>
      </w:r>
      <w:proofErr w:type="spellEnd"/>
      <w:r>
        <w:t xml:space="preserve"> as a keynote on one day and at a symposium the next. </w:t>
      </w:r>
    </w:p>
    <w:p w:rsidR="00B92623" w:rsidRDefault="00B92623" w:rsidP="00B92623">
      <w:r>
        <w:t>In general the chairs were good, but some moved talks forward to take up the slack of the many no-shows, and others kept inviting que</w:t>
      </w:r>
      <w:r>
        <w:t>s</w:t>
      </w:r>
      <w:r>
        <w:t xml:space="preserve">tions when the speaker's time was up. I wanted to scream "keep to the </w:t>
      </w:r>
      <w:r w:rsidRPr="00FF1810">
        <w:rPr>
          <w:b/>
          <w:color w:val="A50021"/>
        </w:rPr>
        <w:t>scheduled</w:t>
      </w:r>
      <w:r>
        <w:t xml:space="preserve"> </w:t>
      </w:r>
      <w:r w:rsidRPr="00FF1810">
        <w:rPr>
          <w:b/>
          <w:color w:val="A50021"/>
        </w:rPr>
        <w:t>program</w:t>
      </w:r>
      <w:r>
        <w:t xml:space="preserve">!" That's what the instructions to chairs should have stated in a large font on page 1. </w:t>
      </w:r>
    </w:p>
    <w:p w:rsidR="00B92623" w:rsidRDefault="00B92623" w:rsidP="00B92623">
      <w:r>
        <w:t xml:space="preserve">The </w:t>
      </w:r>
      <w:r w:rsidRPr="00FF1810">
        <w:rPr>
          <w:b/>
          <w:color w:val="A50021"/>
        </w:rPr>
        <w:t>registration</w:t>
      </w:r>
      <w:r>
        <w:t xml:space="preserve"> </w:t>
      </w:r>
      <w:r w:rsidRPr="00FF1810">
        <w:rPr>
          <w:b/>
          <w:color w:val="A50021"/>
        </w:rPr>
        <w:t>fee</w:t>
      </w:r>
      <w:r>
        <w:t xml:space="preserve"> of UKP399 did not buy lunches or even a biscuit with morning and afternoon coffee or tea. The conference dinner </w:t>
      </w:r>
      <w:r w:rsidR="00631EFD">
        <w:t>cost</w:t>
      </w:r>
      <w:r>
        <w:t xml:space="preserve"> UKP40. My two students and I opted i</w:t>
      </w:r>
      <w:r>
        <w:t>n</w:t>
      </w:r>
      <w:r>
        <w:t>stead for salads, bread, berries and cherries from Marks and Spencer, for about UKP5 each. I heard from someone who went to the dinner that it was a stand-up affair with finger food that ran out early on. Incredible.</w:t>
      </w:r>
    </w:p>
    <w:p w:rsidR="00B92623" w:rsidRDefault="00B92623" w:rsidP="00B92623">
      <w:r w:rsidRPr="001349C1">
        <w:rPr>
          <w:b/>
          <w:color w:val="A50021"/>
        </w:rPr>
        <w:t>In</w:t>
      </w:r>
      <w:r>
        <w:t xml:space="preserve"> </w:t>
      </w:r>
      <w:r w:rsidRPr="001349C1">
        <w:rPr>
          <w:b/>
          <w:color w:val="A50021"/>
        </w:rPr>
        <w:t>summary</w:t>
      </w:r>
      <w:r>
        <w:t xml:space="preserve"> I rated this conference C+, and others I spoke with were even less generous. It's an embarrassment for the chairs of the organi</w:t>
      </w:r>
      <w:r>
        <w:t>z</w:t>
      </w:r>
      <w:r>
        <w:t>ing and scientific committees (Celia Bracke</w:t>
      </w:r>
      <w:r>
        <w:t>n</w:t>
      </w:r>
      <w:r>
        <w:t xml:space="preserve">ridge and Greg Whyte), who must have been given the impossible mandate of maximizing profit and attendance without compromising quality. Nevertheless, young researchers got a </w:t>
      </w:r>
      <w:r>
        <w:lastRenderedPageBreak/>
        <w:t xml:space="preserve">bad impression about the state of the science of exercise and sport from this meeting. Let me assure you: it's not like this at ECSS and ACSM annual meetings or at any number of speciality conferences organized at a fraction of the cost by their professional organizations. The IOC should have spent money more wisely to honor the hype of their website banner proclaiming "sport… inspiring a learning legacy". </w:t>
      </w:r>
    </w:p>
    <w:p w:rsidR="00B92623" w:rsidRDefault="00B92623" w:rsidP="00B92623">
      <w:r>
        <w:t>I didn't go to the closing ceremony, but a co</w:t>
      </w:r>
      <w:r>
        <w:t>l</w:t>
      </w:r>
      <w:r>
        <w:t>league who did told me that the Brazilians put on a fabulous dance show to promote the co</w:t>
      </w:r>
      <w:r>
        <w:t>n</w:t>
      </w:r>
      <w:r>
        <w:t>ference before the 2016 Rio Olympics. Let's hope those running this next conference have learned something from the legacy of this one.</w:t>
      </w:r>
    </w:p>
    <w:p w:rsidR="005F5EF6" w:rsidRPr="005A586B" w:rsidRDefault="005F5EF6" w:rsidP="00AC3F7E">
      <w:pPr>
        <w:spacing w:before="120" w:after="60"/>
        <w:ind w:firstLine="0"/>
        <w:rPr>
          <w:i/>
          <w:sz w:val="20"/>
        </w:rPr>
      </w:pPr>
      <w:r w:rsidRPr="005A586B">
        <w:rPr>
          <w:i/>
          <w:sz w:val="18"/>
        </w:rPr>
        <w:t>Acknowledgemen</w:t>
      </w:r>
      <w:r w:rsidR="00215947" w:rsidRPr="005A586B">
        <w:rPr>
          <w:i/>
          <w:sz w:val="18"/>
        </w:rPr>
        <w:t>ts</w:t>
      </w:r>
      <w:r w:rsidRPr="005A586B">
        <w:rPr>
          <w:i/>
          <w:sz w:val="18"/>
        </w:rPr>
        <w:t xml:space="preserve">: </w:t>
      </w:r>
      <w:r w:rsidR="00962766" w:rsidRPr="005A586B">
        <w:rPr>
          <w:i/>
          <w:sz w:val="18"/>
        </w:rPr>
        <w:t>Teesside University</w:t>
      </w:r>
      <w:r w:rsidR="00351293" w:rsidRPr="005A586B">
        <w:rPr>
          <w:i/>
          <w:sz w:val="18"/>
        </w:rPr>
        <w:t xml:space="preserve">, ECSS and </w:t>
      </w:r>
      <w:r w:rsidR="007C3481">
        <w:rPr>
          <w:i/>
          <w:sz w:val="18"/>
        </w:rPr>
        <w:t xml:space="preserve">High Performance </w:t>
      </w:r>
      <w:r w:rsidRPr="005A586B">
        <w:rPr>
          <w:i/>
          <w:sz w:val="18"/>
        </w:rPr>
        <w:t>S</w:t>
      </w:r>
      <w:r w:rsidR="007C3481">
        <w:rPr>
          <w:i/>
          <w:sz w:val="18"/>
        </w:rPr>
        <w:t xml:space="preserve">port </w:t>
      </w:r>
      <w:r w:rsidR="00D634B2" w:rsidRPr="005A586B">
        <w:rPr>
          <w:i/>
          <w:sz w:val="18"/>
        </w:rPr>
        <w:t>NZ</w:t>
      </w:r>
      <w:r w:rsidR="00215947" w:rsidRPr="005A586B">
        <w:rPr>
          <w:i/>
          <w:sz w:val="18"/>
        </w:rPr>
        <w:t xml:space="preserve"> </w:t>
      </w:r>
      <w:r w:rsidR="008537C5">
        <w:rPr>
          <w:i/>
          <w:sz w:val="18"/>
        </w:rPr>
        <w:t xml:space="preserve">and Will's consulting account </w:t>
      </w:r>
      <w:r w:rsidR="00351293" w:rsidRPr="005A586B">
        <w:rPr>
          <w:i/>
          <w:sz w:val="18"/>
        </w:rPr>
        <w:t xml:space="preserve">all contributed to </w:t>
      </w:r>
      <w:r w:rsidR="008537C5">
        <w:rPr>
          <w:i/>
          <w:sz w:val="18"/>
        </w:rPr>
        <w:t>the authors'</w:t>
      </w:r>
      <w:r w:rsidR="00CE6004" w:rsidRPr="005A586B">
        <w:rPr>
          <w:i/>
          <w:sz w:val="18"/>
        </w:rPr>
        <w:t xml:space="preserve"> expenses </w:t>
      </w:r>
      <w:r w:rsidR="008A3B84">
        <w:rPr>
          <w:i/>
          <w:sz w:val="18"/>
        </w:rPr>
        <w:t>for</w:t>
      </w:r>
      <w:r w:rsidR="00CE6004" w:rsidRPr="005A586B">
        <w:rPr>
          <w:i/>
          <w:sz w:val="18"/>
        </w:rPr>
        <w:t xml:space="preserve"> this conference</w:t>
      </w:r>
      <w:r w:rsidR="00CD78DF">
        <w:rPr>
          <w:i/>
          <w:sz w:val="18"/>
        </w:rPr>
        <w:t xml:space="preserve"> tour</w:t>
      </w:r>
      <w:r w:rsidR="00CE6004" w:rsidRPr="005A586B">
        <w:rPr>
          <w:i/>
          <w:sz w:val="18"/>
        </w:rPr>
        <w:t>, while AUT University</w:t>
      </w:r>
      <w:r w:rsidR="002106C7">
        <w:rPr>
          <w:i/>
          <w:sz w:val="18"/>
        </w:rPr>
        <w:t xml:space="preserve"> </w:t>
      </w:r>
      <w:r w:rsidR="00CE6004" w:rsidRPr="005A586B">
        <w:rPr>
          <w:i/>
          <w:sz w:val="18"/>
        </w:rPr>
        <w:t>p</w:t>
      </w:r>
      <w:r w:rsidR="005A586B" w:rsidRPr="005A586B">
        <w:rPr>
          <w:i/>
          <w:sz w:val="18"/>
        </w:rPr>
        <w:t>rovide</w:t>
      </w:r>
      <w:r w:rsidR="00E766AD">
        <w:rPr>
          <w:i/>
          <w:sz w:val="18"/>
        </w:rPr>
        <w:t>d Will's</w:t>
      </w:r>
      <w:r w:rsidR="00CE6004" w:rsidRPr="005A586B">
        <w:rPr>
          <w:i/>
          <w:sz w:val="18"/>
        </w:rPr>
        <w:t xml:space="preserve"> </w:t>
      </w:r>
      <w:r w:rsidR="00447780" w:rsidRPr="005A586B">
        <w:rPr>
          <w:i/>
          <w:sz w:val="18"/>
        </w:rPr>
        <w:t>salary</w:t>
      </w:r>
      <w:r w:rsidR="008537C5">
        <w:rPr>
          <w:i/>
          <w:sz w:val="20"/>
        </w:rPr>
        <w:t>.</w:t>
      </w:r>
    </w:p>
    <w:bookmarkEnd w:id="4"/>
    <w:bookmarkEnd w:id="5"/>
    <w:p w:rsidR="00B50030" w:rsidRDefault="00B50030" w:rsidP="00B50030">
      <w:pPr>
        <w:pStyle w:val="Heading1"/>
        <w:spacing w:after="60"/>
      </w:pPr>
      <w:r>
        <w:t>References</w:t>
      </w:r>
    </w:p>
    <w:p w:rsidR="00A92685" w:rsidRPr="0072435D" w:rsidRDefault="00B50030" w:rsidP="0072435D">
      <w:pPr>
        <w:pStyle w:val="Reference"/>
        <w:ind w:left="224" w:hanging="192"/>
      </w:pPr>
      <w:r w:rsidRPr="00A92685">
        <w:fldChar w:fldCharType="begin"/>
      </w:r>
      <w:r w:rsidRPr="00A92685">
        <w:instrText xml:space="preserve"> ADDIN EN.REFLIST </w:instrText>
      </w:r>
      <w:r w:rsidRPr="00A92685">
        <w:fldChar w:fldCharType="separate"/>
      </w:r>
      <w:bookmarkStart w:id="32" w:name="_ENREF_1"/>
      <w:r w:rsidR="00A92685" w:rsidRPr="0072435D">
        <w:t>Côté J, Gilbert W (2009). An integrative definition of coaching effectiveness and expertise. Intern</w:t>
      </w:r>
      <w:r w:rsidR="00A92685" w:rsidRPr="0072435D">
        <w:t>a</w:t>
      </w:r>
      <w:r w:rsidR="00A92685" w:rsidRPr="0072435D">
        <w:lastRenderedPageBreak/>
        <w:t>tional Journal of Sports Science and Coaching 4, 307-323</w:t>
      </w:r>
      <w:bookmarkEnd w:id="32"/>
    </w:p>
    <w:p w:rsidR="00A92685" w:rsidRPr="0072435D" w:rsidRDefault="00A92685" w:rsidP="0072435D">
      <w:pPr>
        <w:pStyle w:val="Reference"/>
        <w:ind w:left="224" w:hanging="192"/>
      </w:pPr>
      <w:bookmarkStart w:id="33" w:name="_ENREF_2"/>
      <w:r w:rsidRPr="0072435D">
        <w:t>Ford P, Coughlan E, Williams M (2009). The e</w:t>
      </w:r>
      <w:r w:rsidRPr="0072435D">
        <w:t>x</w:t>
      </w:r>
      <w:r w:rsidRPr="0072435D">
        <w:t>pert-performance approach as a framework for understanding and enhancing coaching perfo</w:t>
      </w:r>
      <w:r w:rsidRPr="0072435D">
        <w:t>r</w:t>
      </w:r>
      <w:r w:rsidRPr="0072435D">
        <w:t>mance, expertise and learning. International Jou</w:t>
      </w:r>
      <w:r w:rsidRPr="0072435D">
        <w:t>r</w:t>
      </w:r>
      <w:r w:rsidRPr="0072435D">
        <w:t>nal of Sports Science and Coaching 4, 451-463</w:t>
      </w:r>
      <w:bookmarkEnd w:id="33"/>
    </w:p>
    <w:p w:rsidR="00A92685" w:rsidRPr="0072435D" w:rsidRDefault="00A92685" w:rsidP="0072435D">
      <w:pPr>
        <w:pStyle w:val="Reference"/>
        <w:ind w:left="224" w:hanging="192"/>
      </w:pPr>
      <w:bookmarkStart w:id="34" w:name="_ENREF_3"/>
      <w:r w:rsidRPr="0072435D">
        <w:t>Hopkins WG, Schabort EJ, Hawley JA (2001). Reliability of power in physical performance tests. Sports Medicine 31, 211-234</w:t>
      </w:r>
      <w:bookmarkEnd w:id="34"/>
    </w:p>
    <w:p w:rsidR="00A92685" w:rsidRPr="0072435D" w:rsidRDefault="00A92685" w:rsidP="0072435D">
      <w:pPr>
        <w:pStyle w:val="Reference"/>
        <w:ind w:left="224" w:hanging="192"/>
      </w:pPr>
      <w:bookmarkStart w:id="35" w:name="_ENREF_4"/>
      <w:r w:rsidRPr="0072435D">
        <w:t>Hopkins WG, Marshall SW, Batterham AM, Hanin J (2009). Progressive statistics for studies in sports medicine and exercise science. Medicine and Science in Sports and Exercise 41, 3-12</w:t>
      </w:r>
      <w:bookmarkEnd w:id="35"/>
    </w:p>
    <w:p w:rsidR="00A92685" w:rsidRPr="0072435D" w:rsidRDefault="00A92685" w:rsidP="0072435D">
      <w:pPr>
        <w:pStyle w:val="Reference"/>
        <w:ind w:left="224" w:hanging="192"/>
      </w:pPr>
      <w:bookmarkStart w:id="36" w:name="_ENREF_5"/>
      <w:r w:rsidRPr="0072435D">
        <w:t>Pyne D, Trewin C, Hopkins W (2004). Progression and variability of competitive performance of Olympic swimmers. Journal of Sports Sciences 22, 613-620</w:t>
      </w:r>
      <w:bookmarkEnd w:id="36"/>
    </w:p>
    <w:p w:rsidR="00A92685" w:rsidRPr="0072435D" w:rsidRDefault="00A92685" w:rsidP="0072435D">
      <w:pPr>
        <w:pStyle w:val="Reference"/>
        <w:ind w:left="224" w:hanging="192"/>
      </w:pPr>
      <w:bookmarkStart w:id="37" w:name="_ENREF_6"/>
      <w:r w:rsidRPr="0072435D">
        <w:t>Vandenbogaerde TJ, Hopkins WG (2011). Effects of acute carbohydrate supplementation on endu</w:t>
      </w:r>
      <w:r w:rsidRPr="0072435D">
        <w:t>r</w:t>
      </w:r>
      <w:r w:rsidRPr="0072435D">
        <w:t>ance performance: a meta-analysis. Sports Med</w:t>
      </w:r>
      <w:r w:rsidRPr="0072435D">
        <w:t>i</w:t>
      </w:r>
      <w:r w:rsidRPr="0072435D">
        <w:t>cine 41, 773-792</w:t>
      </w:r>
      <w:bookmarkEnd w:id="37"/>
    </w:p>
    <w:p w:rsidR="00A92685" w:rsidRPr="00EF689C" w:rsidRDefault="00B50030" w:rsidP="0072435D">
      <w:pPr>
        <w:pStyle w:val="Reference"/>
        <w:spacing w:before="120"/>
        <w:ind w:left="0" w:firstLine="0"/>
        <w:rPr>
          <w:sz w:val="18"/>
        </w:rPr>
      </w:pPr>
      <w:r w:rsidRPr="00A92685">
        <w:fldChar w:fldCharType="end"/>
      </w:r>
      <w:r w:rsidR="00A92685" w:rsidRPr="00EF689C">
        <w:rPr>
          <w:sz w:val="18"/>
        </w:rPr>
        <w:t xml:space="preserve">Published </w:t>
      </w:r>
      <w:r w:rsidR="00A92685">
        <w:rPr>
          <w:sz w:val="18"/>
        </w:rPr>
        <w:t>August</w:t>
      </w:r>
      <w:r w:rsidR="00A92685" w:rsidRPr="00EF689C">
        <w:rPr>
          <w:sz w:val="18"/>
        </w:rPr>
        <w:t xml:space="preserve"> 201</w:t>
      </w:r>
      <w:r w:rsidR="00A92685">
        <w:rPr>
          <w:sz w:val="18"/>
        </w:rPr>
        <w:t>2</w:t>
      </w:r>
    </w:p>
    <w:p w:rsidR="00A92685" w:rsidRDefault="008F66F4" w:rsidP="00A92685">
      <w:pPr>
        <w:pStyle w:val="Reference"/>
      </w:pPr>
      <w:hyperlink r:id="rId31" w:history="1">
        <w:r w:rsidR="00A92685" w:rsidRPr="00EF689C">
          <w:rPr>
            <w:rStyle w:val="Hyperlink"/>
            <w:rFonts w:cs="Arial"/>
            <w:noProof w:val="0"/>
            <w:sz w:val="16"/>
            <w:szCs w:val="18"/>
          </w:rPr>
          <w:t>©201</w:t>
        </w:r>
        <w:r w:rsidR="00A92685">
          <w:rPr>
            <w:rStyle w:val="Hyperlink"/>
            <w:rFonts w:cs="Arial"/>
            <w:noProof w:val="0"/>
            <w:sz w:val="16"/>
            <w:szCs w:val="18"/>
          </w:rPr>
          <w:t>2</w:t>
        </w:r>
      </w:hyperlink>
    </w:p>
    <w:p w:rsidR="00B50030" w:rsidRPr="0072435D" w:rsidRDefault="00B50030" w:rsidP="00A92685">
      <w:pPr>
        <w:pStyle w:val="Reference"/>
        <w:sectPr w:rsidR="00B50030" w:rsidRPr="0072435D" w:rsidSect="00780E21">
          <w:headerReference w:type="even" r:id="rId32"/>
          <w:footerReference w:type="default" r:id="rId33"/>
          <w:type w:val="continuous"/>
          <w:pgSz w:w="12240" w:h="15840" w:code="1"/>
          <w:pgMar w:top="1134" w:right="1701" w:bottom="1134" w:left="1701" w:header="720" w:footer="720" w:gutter="0"/>
          <w:cols w:num="2" w:space="340"/>
        </w:sectPr>
      </w:pPr>
    </w:p>
    <w:p w:rsidR="00C2756B" w:rsidRPr="00EF689C" w:rsidRDefault="00C2756B" w:rsidP="00B50030">
      <w:pPr>
        <w:pStyle w:val="Reference"/>
        <w:ind w:left="0" w:firstLine="0"/>
      </w:pPr>
    </w:p>
    <w:sectPr w:rsidR="00C2756B" w:rsidRPr="00EF689C" w:rsidSect="005F5EF6">
      <w:type w:val="continuous"/>
      <w:pgSz w:w="12240" w:h="15840" w:code="1"/>
      <w:pgMar w:top="1134" w:right="1701" w:bottom="1134" w:left="1701" w:header="720" w:footer="720" w:gutter="0"/>
      <w:cols w:num="2" w:space="34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66F4" w:rsidRDefault="008F66F4" w:rsidP="005F5EF6">
      <w:r>
        <w:separator/>
      </w:r>
    </w:p>
  </w:endnote>
  <w:endnote w:type="continuationSeparator" w:id="0">
    <w:p w:rsidR="008F66F4" w:rsidRDefault="008F66F4" w:rsidP="005F5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1266" w:rsidRDefault="00301266" w:rsidP="005F5EF6">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rsidR="00301266" w:rsidRDefault="00301266" w:rsidP="005F5EF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1266" w:rsidRPr="00D823BC" w:rsidRDefault="00301266"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 ***</w:t>
    </w:r>
    <w:r w:rsidRPr="00D823BC">
      <w:rPr>
        <w:sz w:val="20"/>
      </w:rPr>
      <w:t>, 2009</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1266" w:rsidRPr="00D823BC" w:rsidRDefault="00301266"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Sportscience 16, 26-31,</w:t>
    </w:r>
    <w:r w:rsidRPr="00D823BC">
      <w:rPr>
        <w:sz w:val="20"/>
      </w:rPr>
      <w:t xml:space="preserve"> 20</w:t>
    </w:r>
    <w:r>
      <w:rPr>
        <w:sz w:val="20"/>
      </w:rPr>
      <w:t>12</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1266" w:rsidRPr="00D823BC" w:rsidRDefault="00301266"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16, 26-31</w:t>
    </w:r>
    <w:r w:rsidRPr="00D823BC">
      <w:rPr>
        <w:sz w:val="20"/>
      </w:rPr>
      <w:t>, 20</w:t>
    </w:r>
    <w:r>
      <w:rPr>
        <w:sz w:val="20"/>
      </w:rPr>
      <w:t>12</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66F4" w:rsidRDefault="008F66F4" w:rsidP="005F5EF6">
      <w:r>
        <w:separator/>
      </w:r>
    </w:p>
  </w:footnote>
  <w:footnote w:type="continuationSeparator" w:id="0">
    <w:p w:rsidR="008F66F4" w:rsidRDefault="008F66F4" w:rsidP="005F5EF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1266" w:rsidRDefault="00301266" w:rsidP="005F5EF6">
    <w:pPr>
      <w:rPr>
        <w:rStyle w:val="PageNumber"/>
      </w:rPr>
    </w:pPr>
    <w:r>
      <w:rPr>
        <w:rStyle w:val="PageNumber"/>
      </w:rPr>
      <w:fldChar w:fldCharType="begin"/>
    </w:r>
    <w:r>
      <w:rPr>
        <w:rStyle w:val="PageNumber"/>
      </w:rPr>
      <w:instrText xml:space="preserve">PAGE  </w:instrText>
    </w:r>
    <w:r>
      <w:rPr>
        <w:rStyle w:val="PageNumber"/>
      </w:rPr>
      <w:fldChar w:fldCharType="end"/>
    </w:r>
  </w:p>
  <w:p w:rsidR="00301266" w:rsidRDefault="00301266" w:rsidP="005F5EF6"/>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1266" w:rsidRPr="00860F82" w:rsidRDefault="00301266" w:rsidP="005F5EF6">
    <w:pPr>
      <w:pBdr>
        <w:bottom w:val="single" w:sz="4" w:space="1" w:color="999999"/>
      </w:pBdr>
      <w:tabs>
        <w:tab w:val="right" w:pos="8820"/>
      </w:tabs>
      <w:ind w:right="18" w:firstLine="0"/>
      <w:jc w:val="left"/>
      <w:rPr>
        <w:sz w:val="20"/>
      </w:rPr>
    </w:pPr>
    <w:r>
      <w:rPr>
        <w:i/>
        <w:sz w:val="20"/>
      </w:rPr>
      <w:t>Hopkins et al.: ICSEMIS Conference</w:t>
    </w:r>
    <w:r w:rsidRPr="00860F82">
      <w:rPr>
        <w:sz w:val="20"/>
      </w:rPr>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C03AFE">
      <w:rPr>
        <w:rStyle w:val="PageNumber"/>
        <w:noProof/>
        <w:sz w:val="20"/>
      </w:rPr>
      <w:t>31</w:t>
    </w:r>
    <w:r w:rsidRPr="00860F82">
      <w:rPr>
        <w:rStyle w:val="PageNumber"/>
        <w:sz w:val="2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1266" w:rsidRDefault="00301266"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301266" w:rsidRDefault="00301266" w:rsidP="005F5EF6">
    <w:pPr>
      <w:pStyle w:val="Header"/>
      <w:ind w:right="360"/>
      <w:rPr>
        <w:rStyle w:val="PageNumber"/>
      </w:rPr>
    </w:pPr>
  </w:p>
  <w:p w:rsidR="00301266" w:rsidRDefault="00301266" w:rsidP="005F5EF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733643FE"/>
    <w:lvl w:ilvl="0">
      <w:start w:val="1"/>
      <w:numFmt w:val="bullet"/>
      <w:lvlText w:val=""/>
      <w:lvlJc w:val="left"/>
      <w:pPr>
        <w:tabs>
          <w:tab w:val="num" w:pos="360"/>
        </w:tabs>
        <w:ind w:left="360" w:hanging="360"/>
      </w:pPr>
      <w:rPr>
        <w:rFonts w:ascii="Symbol" w:hAnsi="Symbol" w:hint="default"/>
      </w:rPr>
    </w:lvl>
  </w:abstractNum>
  <w:abstractNum w:abstractNumId="1">
    <w:nsid w:val="28EE717F"/>
    <w:multiLevelType w:val="singleLevel"/>
    <w:tmpl w:val="FC501BDA"/>
    <w:lvl w:ilvl="0">
      <w:start w:val="1"/>
      <w:numFmt w:val="decimal"/>
      <w:pStyle w:val="ListNumber2"/>
      <w:lvlText w:val="%1."/>
      <w:legacy w:legacy="1" w:legacySpace="0" w:legacyIndent="283"/>
      <w:lvlJc w:val="left"/>
      <w:pPr>
        <w:ind w:left="567" w:hanging="283"/>
      </w:pPr>
    </w:lvl>
  </w:abstractNum>
  <w:abstractNum w:abstractNumId="2">
    <w:nsid w:val="35734C54"/>
    <w:multiLevelType w:val="multilevel"/>
    <w:tmpl w:val="21B0E81A"/>
    <w:lvl w:ilvl="0">
      <w:start w:val="1"/>
      <w:numFmt w:val="decimal"/>
      <w:pStyle w:val="ListNumb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3">
    <w:nsid w:val="6AF03537"/>
    <w:multiLevelType w:val="singleLevel"/>
    <w:tmpl w:val="1C788F92"/>
    <w:lvl w:ilvl="0">
      <w:numFmt w:val="decimal"/>
      <w:pStyle w:val="ListBullet2"/>
      <w:lvlText w:val="*"/>
      <w:lvlJc w:val="left"/>
    </w:lvl>
  </w:abstractNum>
  <w:abstractNum w:abstractNumId="4">
    <w:nsid w:val="7EB23A35"/>
    <w:multiLevelType w:val="hybridMultilevel"/>
    <w:tmpl w:val="BEAC7EA0"/>
    <w:lvl w:ilvl="0" w:tplc="50960014">
      <w:start w:val="1"/>
      <w:numFmt w:val="bullet"/>
      <w:pStyle w:val="ListBullet"/>
      <w:lvlText w:val="•"/>
      <w:lvlJc w:val="left"/>
      <w:pPr>
        <w:tabs>
          <w:tab w:val="num" w:pos="0"/>
        </w:tabs>
        <w:ind w:left="198" w:hanging="198"/>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4"/>
  </w:num>
  <w:num w:numId="2">
    <w:abstractNumId w:val="4"/>
  </w:num>
  <w:num w:numId="3">
    <w:abstractNumId w:val="3"/>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4">
    <w:abstractNumId w:val="2"/>
  </w:num>
  <w:num w:numId="5">
    <w:abstractNumId w:val="1"/>
  </w:num>
  <w:num w:numId="6">
    <w:abstractNumId w:val="0"/>
  </w:num>
  <w:num w:numId="7">
    <w:abstractNumId w:val="4"/>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embedSystemFonts/>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n-NZ"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54"/>
  <w:doNotHyphenateCap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or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erf2w9wu5vrpce5rayxpf5cpe9p29za5w5p&quot;&gt;Sportscience_CitedRefs&lt;record-ids&gt;&lt;item&gt;4&lt;/item&gt;&lt;item&gt;8&lt;/item&gt;&lt;item&gt;10&lt;/item&gt;&lt;item&gt;11&lt;/item&gt;&lt;item&gt;12&lt;/item&gt;&lt;item&gt;13&lt;/item&gt;&lt;/record-ids&gt;&lt;/item&gt;&lt;/Libraries&gt;"/>
  </w:docVars>
  <w:rsids>
    <w:rsidRoot w:val="0041737E"/>
    <w:rsid w:val="0000004F"/>
    <w:rsid w:val="00000945"/>
    <w:rsid w:val="00001466"/>
    <w:rsid w:val="0000188D"/>
    <w:rsid w:val="0000242A"/>
    <w:rsid w:val="0000255A"/>
    <w:rsid w:val="00002FAD"/>
    <w:rsid w:val="0000302F"/>
    <w:rsid w:val="000041B3"/>
    <w:rsid w:val="000049AD"/>
    <w:rsid w:val="00004C26"/>
    <w:rsid w:val="00005522"/>
    <w:rsid w:val="000057F9"/>
    <w:rsid w:val="00005C4D"/>
    <w:rsid w:val="00005EA4"/>
    <w:rsid w:val="00006B1B"/>
    <w:rsid w:val="00007653"/>
    <w:rsid w:val="000079D8"/>
    <w:rsid w:val="00007AAA"/>
    <w:rsid w:val="00010A11"/>
    <w:rsid w:val="000114EF"/>
    <w:rsid w:val="00011862"/>
    <w:rsid w:val="00012056"/>
    <w:rsid w:val="00012160"/>
    <w:rsid w:val="000125D0"/>
    <w:rsid w:val="000125E3"/>
    <w:rsid w:val="00013395"/>
    <w:rsid w:val="0001389E"/>
    <w:rsid w:val="00013F6D"/>
    <w:rsid w:val="000141C9"/>
    <w:rsid w:val="000143D4"/>
    <w:rsid w:val="00014433"/>
    <w:rsid w:val="00014B53"/>
    <w:rsid w:val="00015345"/>
    <w:rsid w:val="00015822"/>
    <w:rsid w:val="000166E4"/>
    <w:rsid w:val="000167B5"/>
    <w:rsid w:val="00016B47"/>
    <w:rsid w:val="00016CC3"/>
    <w:rsid w:val="00016DB5"/>
    <w:rsid w:val="00017136"/>
    <w:rsid w:val="00017217"/>
    <w:rsid w:val="000174AC"/>
    <w:rsid w:val="00017E3A"/>
    <w:rsid w:val="000206BA"/>
    <w:rsid w:val="00020B8C"/>
    <w:rsid w:val="0002135C"/>
    <w:rsid w:val="0002216E"/>
    <w:rsid w:val="00022DA9"/>
    <w:rsid w:val="00023F2D"/>
    <w:rsid w:val="0002466B"/>
    <w:rsid w:val="0002491F"/>
    <w:rsid w:val="00024D9C"/>
    <w:rsid w:val="000253FB"/>
    <w:rsid w:val="00026199"/>
    <w:rsid w:val="000267A8"/>
    <w:rsid w:val="00026841"/>
    <w:rsid w:val="00027810"/>
    <w:rsid w:val="00027B59"/>
    <w:rsid w:val="000303BC"/>
    <w:rsid w:val="00030C0A"/>
    <w:rsid w:val="00031804"/>
    <w:rsid w:val="00031910"/>
    <w:rsid w:val="00031992"/>
    <w:rsid w:val="00031BEF"/>
    <w:rsid w:val="00031D51"/>
    <w:rsid w:val="00031EF1"/>
    <w:rsid w:val="00032378"/>
    <w:rsid w:val="00033473"/>
    <w:rsid w:val="0003397B"/>
    <w:rsid w:val="00033A07"/>
    <w:rsid w:val="00033EBE"/>
    <w:rsid w:val="00033F45"/>
    <w:rsid w:val="0003427A"/>
    <w:rsid w:val="00034A18"/>
    <w:rsid w:val="000356EB"/>
    <w:rsid w:val="00035778"/>
    <w:rsid w:val="00035A61"/>
    <w:rsid w:val="0003609C"/>
    <w:rsid w:val="000360CC"/>
    <w:rsid w:val="0003656F"/>
    <w:rsid w:val="000368A5"/>
    <w:rsid w:val="0003776D"/>
    <w:rsid w:val="00037877"/>
    <w:rsid w:val="00040056"/>
    <w:rsid w:val="00040413"/>
    <w:rsid w:val="00040673"/>
    <w:rsid w:val="00040C48"/>
    <w:rsid w:val="0004106D"/>
    <w:rsid w:val="0004232C"/>
    <w:rsid w:val="0004263D"/>
    <w:rsid w:val="00042C28"/>
    <w:rsid w:val="000436B3"/>
    <w:rsid w:val="000438CB"/>
    <w:rsid w:val="000439AD"/>
    <w:rsid w:val="00043C36"/>
    <w:rsid w:val="00044089"/>
    <w:rsid w:val="00044205"/>
    <w:rsid w:val="000444BA"/>
    <w:rsid w:val="0004572A"/>
    <w:rsid w:val="000464D2"/>
    <w:rsid w:val="000473C9"/>
    <w:rsid w:val="000474FE"/>
    <w:rsid w:val="00047FB3"/>
    <w:rsid w:val="00050170"/>
    <w:rsid w:val="00050209"/>
    <w:rsid w:val="00050219"/>
    <w:rsid w:val="000506AF"/>
    <w:rsid w:val="00051058"/>
    <w:rsid w:val="000510CF"/>
    <w:rsid w:val="000510F0"/>
    <w:rsid w:val="0005199B"/>
    <w:rsid w:val="00052093"/>
    <w:rsid w:val="000521B5"/>
    <w:rsid w:val="00052D2A"/>
    <w:rsid w:val="00052F92"/>
    <w:rsid w:val="000536F6"/>
    <w:rsid w:val="00053A92"/>
    <w:rsid w:val="00054A6F"/>
    <w:rsid w:val="00055C44"/>
    <w:rsid w:val="000569A2"/>
    <w:rsid w:val="00056EF8"/>
    <w:rsid w:val="00057805"/>
    <w:rsid w:val="00060068"/>
    <w:rsid w:val="000602C2"/>
    <w:rsid w:val="00060401"/>
    <w:rsid w:val="00060519"/>
    <w:rsid w:val="000617E3"/>
    <w:rsid w:val="000617F1"/>
    <w:rsid w:val="000617F5"/>
    <w:rsid w:val="00061817"/>
    <w:rsid w:val="00061A56"/>
    <w:rsid w:val="00061AB8"/>
    <w:rsid w:val="000639AE"/>
    <w:rsid w:val="00063E5F"/>
    <w:rsid w:val="00064BDF"/>
    <w:rsid w:val="00065420"/>
    <w:rsid w:val="00065E5C"/>
    <w:rsid w:val="000662D1"/>
    <w:rsid w:val="000672D2"/>
    <w:rsid w:val="000677B0"/>
    <w:rsid w:val="00067AB3"/>
    <w:rsid w:val="00067C04"/>
    <w:rsid w:val="0007035F"/>
    <w:rsid w:val="000705C0"/>
    <w:rsid w:val="00070EC8"/>
    <w:rsid w:val="00072288"/>
    <w:rsid w:val="000726E5"/>
    <w:rsid w:val="00072702"/>
    <w:rsid w:val="00072DA4"/>
    <w:rsid w:val="00073250"/>
    <w:rsid w:val="000733D0"/>
    <w:rsid w:val="00073470"/>
    <w:rsid w:val="0007382F"/>
    <w:rsid w:val="00073AAB"/>
    <w:rsid w:val="0007499B"/>
    <w:rsid w:val="000749C8"/>
    <w:rsid w:val="00074DA0"/>
    <w:rsid w:val="00074DFD"/>
    <w:rsid w:val="00075351"/>
    <w:rsid w:val="00075599"/>
    <w:rsid w:val="000756F8"/>
    <w:rsid w:val="00075D21"/>
    <w:rsid w:val="00076756"/>
    <w:rsid w:val="000767ED"/>
    <w:rsid w:val="000769D3"/>
    <w:rsid w:val="00076C10"/>
    <w:rsid w:val="00076EB0"/>
    <w:rsid w:val="00077D8A"/>
    <w:rsid w:val="000805E0"/>
    <w:rsid w:val="00080C1C"/>
    <w:rsid w:val="00081B47"/>
    <w:rsid w:val="00082747"/>
    <w:rsid w:val="000827F4"/>
    <w:rsid w:val="00082A7B"/>
    <w:rsid w:val="00082E4A"/>
    <w:rsid w:val="00083099"/>
    <w:rsid w:val="00083312"/>
    <w:rsid w:val="000834D1"/>
    <w:rsid w:val="000836FE"/>
    <w:rsid w:val="0008436C"/>
    <w:rsid w:val="000859AE"/>
    <w:rsid w:val="00086AF7"/>
    <w:rsid w:val="00087CF9"/>
    <w:rsid w:val="00087D4D"/>
    <w:rsid w:val="000914E4"/>
    <w:rsid w:val="00091C24"/>
    <w:rsid w:val="00091F63"/>
    <w:rsid w:val="00092836"/>
    <w:rsid w:val="00092C88"/>
    <w:rsid w:val="00093023"/>
    <w:rsid w:val="00093B68"/>
    <w:rsid w:val="00095413"/>
    <w:rsid w:val="000957C2"/>
    <w:rsid w:val="00095ACF"/>
    <w:rsid w:val="00095F09"/>
    <w:rsid w:val="000967CD"/>
    <w:rsid w:val="00096F71"/>
    <w:rsid w:val="0009782A"/>
    <w:rsid w:val="00097B36"/>
    <w:rsid w:val="000A0550"/>
    <w:rsid w:val="000A12F7"/>
    <w:rsid w:val="000A2227"/>
    <w:rsid w:val="000A27A6"/>
    <w:rsid w:val="000A31D3"/>
    <w:rsid w:val="000A4093"/>
    <w:rsid w:val="000A4CA6"/>
    <w:rsid w:val="000A4D05"/>
    <w:rsid w:val="000A4D0F"/>
    <w:rsid w:val="000A51C1"/>
    <w:rsid w:val="000A603D"/>
    <w:rsid w:val="000A6930"/>
    <w:rsid w:val="000A6F98"/>
    <w:rsid w:val="000A702A"/>
    <w:rsid w:val="000A71B2"/>
    <w:rsid w:val="000A79A6"/>
    <w:rsid w:val="000B0C31"/>
    <w:rsid w:val="000B1439"/>
    <w:rsid w:val="000B167B"/>
    <w:rsid w:val="000B1A31"/>
    <w:rsid w:val="000B1F13"/>
    <w:rsid w:val="000B3599"/>
    <w:rsid w:val="000B3787"/>
    <w:rsid w:val="000B3E24"/>
    <w:rsid w:val="000B4A0D"/>
    <w:rsid w:val="000B4AED"/>
    <w:rsid w:val="000B53F9"/>
    <w:rsid w:val="000B5DCA"/>
    <w:rsid w:val="000B63E9"/>
    <w:rsid w:val="000B66A2"/>
    <w:rsid w:val="000B6A2C"/>
    <w:rsid w:val="000B6DF9"/>
    <w:rsid w:val="000B7560"/>
    <w:rsid w:val="000B7593"/>
    <w:rsid w:val="000B77F4"/>
    <w:rsid w:val="000B788D"/>
    <w:rsid w:val="000C00C0"/>
    <w:rsid w:val="000C06A3"/>
    <w:rsid w:val="000C1117"/>
    <w:rsid w:val="000C1C24"/>
    <w:rsid w:val="000C1C6C"/>
    <w:rsid w:val="000C1D81"/>
    <w:rsid w:val="000C1EB5"/>
    <w:rsid w:val="000C28F3"/>
    <w:rsid w:val="000C32ED"/>
    <w:rsid w:val="000C3628"/>
    <w:rsid w:val="000C37DD"/>
    <w:rsid w:val="000C3AE4"/>
    <w:rsid w:val="000C4500"/>
    <w:rsid w:val="000C5AFB"/>
    <w:rsid w:val="000C5B53"/>
    <w:rsid w:val="000C6204"/>
    <w:rsid w:val="000C63C3"/>
    <w:rsid w:val="000C674A"/>
    <w:rsid w:val="000C78B8"/>
    <w:rsid w:val="000C7D9F"/>
    <w:rsid w:val="000D07D1"/>
    <w:rsid w:val="000D07EA"/>
    <w:rsid w:val="000D0B5D"/>
    <w:rsid w:val="000D0BB3"/>
    <w:rsid w:val="000D0C67"/>
    <w:rsid w:val="000D1B3C"/>
    <w:rsid w:val="000D1DB1"/>
    <w:rsid w:val="000D2DAF"/>
    <w:rsid w:val="000D3165"/>
    <w:rsid w:val="000D4091"/>
    <w:rsid w:val="000D4B8C"/>
    <w:rsid w:val="000D5394"/>
    <w:rsid w:val="000D5486"/>
    <w:rsid w:val="000D57CD"/>
    <w:rsid w:val="000D58C9"/>
    <w:rsid w:val="000D6121"/>
    <w:rsid w:val="000D6596"/>
    <w:rsid w:val="000D7154"/>
    <w:rsid w:val="000D7780"/>
    <w:rsid w:val="000D7D48"/>
    <w:rsid w:val="000D7E2E"/>
    <w:rsid w:val="000E0382"/>
    <w:rsid w:val="000E1906"/>
    <w:rsid w:val="000E1948"/>
    <w:rsid w:val="000E3505"/>
    <w:rsid w:val="000E3DEA"/>
    <w:rsid w:val="000E4204"/>
    <w:rsid w:val="000E4972"/>
    <w:rsid w:val="000E4F69"/>
    <w:rsid w:val="000E4FDE"/>
    <w:rsid w:val="000E5760"/>
    <w:rsid w:val="000E5801"/>
    <w:rsid w:val="000E6917"/>
    <w:rsid w:val="000E6E8D"/>
    <w:rsid w:val="000E7263"/>
    <w:rsid w:val="000E79D9"/>
    <w:rsid w:val="000F02F0"/>
    <w:rsid w:val="000F0563"/>
    <w:rsid w:val="000F05C3"/>
    <w:rsid w:val="000F20F1"/>
    <w:rsid w:val="000F3673"/>
    <w:rsid w:val="000F3881"/>
    <w:rsid w:val="000F419A"/>
    <w:rsid w:val="000F44C0"/>
    <w:rsid w:val="000F4631"/>
    <w:rsid w:val="000F4B8A"/>
    <w:rsid w:val="000F5B61"/>
    <w:rsid w:val="000F5DE9"/>
    <w:rsid w:val="000F5E14"/>
    <w:rsid w:val="000F6432"/>
    <w:rsid w:val="000F6A68"/>
    <w:rsid w:val="000F6B7E"/>
    <w:rsid w:val="000F6D0F"/>
    <w:rsid w:val="000F6EF4"/>
    <w:rsid w:val="000F7900"/>
    <w:rsid w:val="000F7CA9"/>
    <w:rsid w:val="000F7F1C"/>
    <w:rsid w:val="00100321"/>
    <w:rsid w:val="001005CE"/>
    <w:rsid w:val="001006A3"/>
    <w:rsid w:val="0010079C"/>
    <w:rsid w:val="00100FF0"/>
    <w:rsid w:val="00101414"/>
    <w:rsid w:val="001016B4"/>
    <w:rsid w:val="00102117"/>
    <w:rsid w:val="001021B4"/>
    <w:rsid w:val="00102B48"/>
    <w:rsid w:val="00102D00"/>
    <w:rsid w:val="001036E9"/>
    <w:rsid w:val="00103A64"/>
    <w:rsid w:val="00103CCD"/>
    <w:rsid w:val="00103D50"/>
    <w:rsid w:val="0010479F"/>
    <w:rsid w:val="001049E9"/>
    <w:rsid w:val="00104E93"/>
    <w:rsid w:val="00104EA0"/>
    <w:rsid w:val="0010607F"/>
    <w:rsid w:val="00106585"/>
    <w:rsid w:val="00107B74"/>
    <w:rsid w:val="001104A1"/>
    <w:rsid w:val="001107BA"/>
    <w:rsid w:val="00110EE3"/>
    <w:rsid w:val="00111A87"/>
    <w:rsid w:val="00111BA2"/>
    <w:rsid w:val="001137E6"/>
    <w:rsid w:val="00113D18"/>
    <w:rsid w:val="00114491"/>
    <w:rsid w:val="001147EB"/>
    <w:rsid w:val="001152BE"/>
    <w:rsid w:val="001152FE"/>
    <w:rsid w:val="0011582D"/>
    <w:rsid w:val="001159D7"/>
    <w:rsid w:val="00115E9E"/>
    <w:rsid w:val="00115EBB"/>
    <w:rsid w:val="00116480"/>
    <w:rsid w:val="00116CBD"/>
    <w:rsid w:val="00117066"/>
    <w:rsid w:val="00117790"/>
    <w:rsid w:val="001178FC"/>
    <w:rsid w:val="001209C6"/>
    <w:rsid w:val="00121307"/>
    <w:rsid w:val="00121326"/>
    <w:rsid w:val="00121AAF"/>
    <w:rsid w:val="0012321B"/>
    <w:rsid w:val="0012337E"/>
    <w:rsid w:val="0012348E"/>
    <w:rsid w:val="00123CBC"/>
    <w:rsid w:val="00123CEF"/>
    <w:rsid w:val="00123D9D"/>
    <w:rsid w:val="00123DEB"/>
    <w:rsid w:val="001245B8"/>
    <w:rsid w:val="00124FF0"/>
    <w:rsid w:val="00125421"/>
    <w:rsid w:val="00126387"/>
    <w:rsid w:val="00127B63"/>
    <w:rsid w:val="00127BBF"/>
    <w:rsid w:val="001311F6"/>
    <w:rsid w:val="001312A5"/>
    <w:rsid w:val="00132606"/>
    <w:rsid w:val="001330CF"/>
    <w:rsid w:val="0013323C"/>
    <w:rsid w:val="00134086"/>
    <w:rsid w:val="001349C1"/>
    <w:rsid w:val="00135225"/>
    <w:rsid w:val="0013538E"/>
    <w:rsid w:val="001356F0"/>
    <w:rsid w:val="00135AA4"/>
    <w:rsid w:val="0013673F"/>
    <w:rsid w:val="00136E88"/>
    <w:rsid w:val="00137566"/>
    <w:rsid w:val="00137671"/>
    <w:rsid w:val="00137833"/>
    <w:rsid w:val="00137987"/>
    <w:rsid w:val="00137A5E"/>
    <w:rsid w:val="00137E61"/>
    <w:rsid w:val="001405EC"/>
    <w:rsid w:val="0014066E"/>
    <w:rsid w:val="00140F44"/>
    <w:rsid w:val="0014104B"/>
    <w:rsid w:val="00141706"/>
    <w:rsid w:val="00142AD5"/>
    <w:rsid w:val="00142EBC"/>
    <w:rsid w:val="001443AD"/>
    <w:rsid w:val="001452B2"/>
    <w:rsid w:val="00145484"/>
    <w:rsid w:val="00145911"/>
    <w:rsid w:val="00145A94"/>
    <w:rsid w:val="00146332"/>
    <w:rsid w:val="0014660D"/>
    <w:rsid w:val="00147573"/>
    <w:rsid w:val="00147894"/>
    <w:rsid w:val="00150146"/>
    <w:rsid w:val="00150286"/>
    <w:rsid w:val="00150356"/>
    <w:rsid w:val="00150AC5"/>
    <w:rsid w:val="00151388"/>
    <w:rsid w:val="001513E3"/>
    <w:rsid w:val="00151515"/>
    <w:rsid w:val="00151C20"/>
    <w:rsid w:val="00152B79"/>
    <w:rsid w:val="00152C8A"/>
    <w:rsid w:val="00152DEA"/>
    <w:rsid w:val="00153173"/>
    <w:rsid w:val="001532A9"/>
    <w:rsid w:val="001536F1"/>
    <w:rsid w:val="00153A2D"/>
    <w:rsid w:val="001545DF"/>
    <w:rsid w:val="001547DC"/>
    <w:rsid w:val="00154C01"/>
    <w:rsid w:val="00154D39"/>
    <w:rsid w:val="00155A94"/>
    <w:rsid w:val="00155B5D"/>
    <w:rsid w:val="00155C40"/>
    <w:rsid w:val="00156499"/>
    <w:rsid w:val="0015684D"/>
    <w:rsid w:val="00156906"/>
    <w:rsid w:val="001575C8"/>
    <w:rsid w:val="00157E65"/>
    <w:rsid w:val="00160033"/>
    <w:rsid w:val="0016070E"/>
    <w:rsid w:val="00160B0E"/>
    <w:rsid w:val="00160C7F"/>
    <w:rsid w:val="001611BF"/>
    <w:rsid w:val="00161221"/>
    <w:rsid w:val="00161278"/>
    <w:rsid w:val="00161A63"/>
    <w:rsid w:val="0016369C"/>
    <w:rsid w:val="00165061"/>
    <w:rsid w:val="001659E5"/>
    <w:rsid w:val="00166483"/>
    <w:rsid w:val="0016744C"/>
    <w:rsid w:val="0016751C"/>
    <w:rsid w:val="00167BBF"/>
    <w:rsid w:val="00170A25"/>
    <w:rsid w:val="00171313"/>
    <w:rsid w:val="0017152C"/>
    <w:rsid w:val="00171E0E"/>
    <w:rsid w:val="001721A9"/>
    <w:rsid w:val="00172A40"/>
    <w:rsid w:val="001730BC"/>
    <w:rsid w:val="00173179"/>
    <w:rsid w:val="00173329"/>
    <w:rsid w:val="00174F5F"/>
    <w:rsid w:val="0017524C"/>
    <w:rsid w:val="00175E1B"/>
    <w:rsid w:val="0017602A"/>
    <w:rsid w:val="00177112"/>
    <w:rsid w:val="00177336"/>
    <w:rsid w:val="0017744F"/>
    <w:rsid w:val="00177AF1"/>
    <w:rsid w:val="00177D97"/>
    <w:rsid w:val="001822F3"/>
    <w:rsid w:val="00182FC6"/>
    <w:rsid w:val="00182FCE"/>
    <w:rsid w:val="0018393A"/>
    <w:rsid w:val="00183AA2"/>
    <w:rsid w:val="0018433A"/>
    <w:rsid w:val="00184613"/>
    <w:rsid w:val="00184950"/>
    <w:rsid w:val="00184C6E"/>
    <w:rsid w:val="00184CEB"/>
    <w:rsid w:val="00184EEB"/>
    <w:rsid w:val="00185485"/>
    <w:rsid w:val="001860C9"/>
    <w:rsid w:val="0018625A"/>
    <w:rsid w:val="0018787C"/>
    <w:rsid w:val="001878AC"/>
    <w:rsid w:val="00187FEB"/>
    <w:rsid w:val="0019030D"/>
    <w:rsid w:val="00190646"/>
    <w:rsid w:val="001910B3"/>
    <w:rsid w:val="001918F4"/>
    <w:rsid w:val="00191D01"/>
    <w:rsid w:val="00191E37"/>
    <w:rsid w:val="00191FBE"/>
    <w:rsid w:val="00192353"/>
    <w:rsid w:val="0019326F"/>
    <w:rsid w:val="001933C7"/>
    <w:rsid w:val="001943E0"/>
    <w:rsid w:val="001944DC"/>
    <w:rsid w:val="001948D1"/>
    <w:rsid w:val="00194AF4"/>
    <w:rsid w:val="00195765"/>
    <w:rsid w:val="00195D01"/>
    <w:rsid w:val="0019660A"/>
    <w:rsid w:val="001977C9"/>
    <w:rsid w:val="001A0443"/>
    <w:rsid w:val="001A099B"/>
    <w:rsid w:val="001A09A0"/>
    <w:rsid w:val="001A0E45"/>
    <w:rsid w:val="001A1749"/>
    <w:rsid w:val="001A1F72"/>
    <w:rsid w:val="001A2070"/>
    <w:rsid w:val="001A2527"/>
    <w:rsid w:val="001A394C"/>
    <w:rsid w:val="001A3CD9"/>
    <w:rsid w:val="001A40C8"/>
    <w:rsid w:val="001A4342"/>
    <w:rsid w:val="001A477F"/>
    <w:rsid w:val="001A5C58"/>
    <w:rsid w:val="001A64F1"/>
    <w:rsid w:val="001A6625"/>
    <w:rsid w:val="001A6899"/>
    <w:rsid w:val="001A6922"/>
    <w:rsid w:val="001A75C5"/>
    <w:rsid w:val="001A7A02"/>
    <w:rsid w:val="001A7CA8"/>
    <w:rsid w:val="001B0EED"/>
    <w:rsid w:val="001B17A5"/>
    <w:rsid w:val="001B1DD6"/>
    <w:rsid w:val="001B1E1A"/>
    <w:rsid w:val="001B1F9A"/>
    <w:rsid w:val="001B3348"/>
    <w:rsid w:val="001B4600"/>
    <w:rsid w:val="001B4844"/>
    <w:rsid w:val="001B5031"/>
    <w:rsid w:val="001B5077"/>
    <w:rsid w:val="001B5AD7"/>
    <w:rsid w:val="001B5F1E"/>
    <w:rsid w:val="001B673F"/>
    <w:rsid w:val="001B7880"/>
    <w:rsid w:val="001C0A31"/>
    <w:rsid w:val="001C12B4"/>
    <w:rsid w:val="001C1EC1"/>
    <w:rsid w:val="001C1F61"/>
    <w:rsid w:val="001C1FB3"/>
    <w:rsid w:val="001C2C8B"/>
    <w:rsid w:val="001C2F95"/>
    <w:rsid w:val="001C4756"/>
    <w:rsid w:val="001C47EC"/>
    <w:rsid w:val="001C4FBC"/>
    <w:rsid w:val="001C521D"/>
    <w:rsid w:val="001C5766"/>
    <w:rsid w:val="001C5B93"/>
    <w:rsid w:val="001C6FAF"/>
    <w:rsid w:val="001C740E"/>
    <w:rsid w:val="001C7D73"/>
    <w:rsid w:val="001D04CF"/>
    <w:rsid w:val="001D09E8"/>
    <w:rsid w:val="001D14C3"/>
    <w:rsid w:val="001D14EF"/>
    <w:rsid w:val="001D1BF8"/>
    <w:rsid w:val="001D306B"/>
    <w:rsid w:val="001D3248"/>
    <w:rsid w:val="001D4D71"/>
    <w:rsid w:val="001D4FD2"/>
    <w:rsid w:val="001D540D"/>
    <w:rsid w:val="001D5B79"/>
    <w:rsid w:val="001D5DE8"/>
    <w:rsid w:val="001D63ED"/>
    <w:rsid w:val="001D688C"/>
    <w:rsid w:val="001D71BD"/>
    <w:rsid w:val="001D750E"/>
    <w:rsid w:val="001D794A"/>
    <w:rsid w:val="001D7ABB"/>
    <w:rsid w:val="001D7EB8"/>
    <w:rsid w:val="001E0B53"/>
    <w:rsid w:val="001E0D5C"/>
    <w:rsid w:val="001E1569"/>
    <w:rsid w:val="001E1CA9"/>
    <w:rsid w:val="001E3038"/>
    <w:rsid w:val="001E3734"/>
    <w:rsid w:val="001E3D2C"/>
    <w:rsid w:val="001E3E87"/>
    <w:rsid w:val="001E4673"/>
    <w:rsid w:val="001E46E2"/>
    <w:rsid w:val="001E48C4"/>
    <w:rsid w:val="001E4EA7"/>
    <w:rsid w:val="001E60D5"/>
    <w:rsid w:val="001E6162"/>
    <w:rsid w:val="001E65F6"/>
    <w:rsid w:val="001E67B7"/>
    <w:rsid w:val="001E6E8D"/>
    <w:rsid w:val="001E725B"/>
    <w:rsid w:val="001E775A"/>
    <w:rsid w:val="001F0AE3"/>
    <w:rsid w:val="001F0BC0"/>
    <w:rsid w:val="001F184A"/>
    <w:rsid w:val="001F18B8"/>
    <w:rsid w:val="001F1EB8"/>
    <w:rsid w:val="001F21E2"/>
    <w:rsid w:val="001F2B0C"/>
    <w:rsid w:val="001F2C11"/>
    <w:rsid w:val="001F2C52"/>
    <w:rsid w:val="001F32B4"/>
    <w:rsid w:val="001F3F35"/>
    <w:rsid w:val="001F3F38"/>
    <w:rsid w:val="001F43ED"/>
    <w:rsid w:val="001F4443"/>
    <w:rsid w:val="001F465F"/>
    <w:rsid w:val="001F4ACB"/>
    <w:rsid w:val="001F4BA5"/>
    <w:rsid w:val="001F4DA7"/>
    <w:rsid w:val="001F53AE"/>
    <w:rsid w:val="001F5A8D"/>
    <w:rsid w:val="001F5D79"/>
    <w:rsid w:val="001F5E11"/>
    <w:rsid w:val="001F5FD7"/>
    <w:rsid w:val="001F663A"/>
    <w:rsid w:val="001F7839"/>
    <w:rsid w:val="001F7E3B"/>
    <w:rsid w:val="002004E2"/>
    <w:rsid w:val="00200847"/>
    <w:rsid w:val="00200B04"/>
    <w:rsid w:val="00200FB2"/>
    <w:rsid w:val="002012D1"/>
    <w:rsid w:val="002015F1"/>
    <w:rsid w:val="002017F1"/>
    <w:rsid w:val="00201FE6"/>
    <w:rsid w:val="00202055"/>
    <w:rsid w:val="00202230"/>
    <w:rsid w:val="00202A2A"/>
    <w:rsid w:val="00202F98"/>
    <w:rsid w:val="0020313D"/>
    <w:rsid w:val="00203323"/>
    <w:rsid w:val="00203A4D"/>
    <w:rsid w:val="00203D0D"/>
    <w:rsid w:val="00205360"/>
    <w:rsid w:val="00205803"/>
    <w:rsid w:val="00206207"/>
    <w:rsid w:val="00206605"/>
    <w:rsid w:val="002070D8"/>
    <w:rsid w:val="00207241"/>
    <w:rsid w:val="00207279"/>
    <w:rsid w:val="00207720"/>
    <w:rsid w:val="002078AA"/>
    <w:rsid w:val="00207A88"/>
    <w:rsid w:val="002106C7"/>
    <w:rsid w:val="00210D5C"/>
    <w:rsid w:val="00211334"/>
    <w:rsid w:val="0021172F"/>
    <w:rsid w:val="00211985"/>
    <w:rsid w:val="00211BD7"/>
    <w:rsid w:val="00211E85"/>
    <w:rsid w:val="0021202A"/>
    <w:rsid w:val="002125F7"/>
    <w:rsid w:val="00213FEB"/>
    <w:rsid w:val="00215947"/>
    <w:rsid w:val="00216C20"/>
    <w:rsid w:val="002212B4"/>
    <w:rsid w:val="002213AD"/>
    <w:rsid w:val="002218E0"/>
    <w:rsid w:val="00221EFB"/>
    <w:rsid w:val="00222371"/>
    <w:rsid w:val="002226FB"/>
    <w:rsid w:val="00222B6B"/>
    <w:rsid w:val="00222DD5"/>
    <w:rsid w:val="0022318F"/>
    <w:rsid w:val="00223972"/>
    <w:rsid w:val="00223DCC"/>
    <w:rsid w:val="00223FE7"/>
    <w:rsid w:val="00225042"/>
    <w:rsid w:val="00225534"/>
    <w:rsid w:val="002266B0"/>
    <w:rsid w:val="0022685D"/>
    <w:rsid w:val="00227230"/>
    <w:rsid w:val="0022753F"/>
    <w:rsid w:val="00227762"/>
    <w:rsid w:val="00230220"/>
    <w:rsid w:val="002307C7"/>
    <w:rsid w:val="00230807"/>
    <w:rsid w:val="002317D7"/>
    <w:rsid w:val="00231AB3"/>
    <w:rsid w:val="00231C28"/>
    <w:rsid w:val="00231D1C"/>
    <w:rsid w:val="002327F6"/>
    <w:rsid w:val="00232A0E"/>
    <w:rsid w:val="00232A2C"/>
    <w:rsid w:val="002338B6"/>
    <w:rsid w:val="00233A25"/>
    <w:rsid w:val="00233A7E"/>
    <w:rsid w:val="00233DBB"/>
    <w:rsid w:val="002348F0"/>
    <w:rsid w:val="00234C97"/>
    <w:rsid w:val="00235311"/>
    <w:rsid w:val="002357B8"/>
    <w:rsid w:val="002359FF"/>
    <w:rsid w:val="002360A4"/>
    <w:rsid w:val="002361F1"/>
    <w:rsid w:val="002363BF"/>
    <w:rsid w:val="002364D6"/>
    <w:rsid w:val="00236985"/>
    <w:rsid w:val="00236BCB"/>
    <w:rsid w:val="00237471"/>
    <w:rsid w:val="0023757C"/>
    <w:rsid w:val="00237A22"/>
    <w:rsid w:val="00241200"/>
    <w:rsid w:val="0024161E"/>
    <w:rsid w:val="0024197F"/>
    <w:rsid w:val="00241B2E"/>
    <w:rsid w:val="00241FCF"/>
    <w:rsid w:val="0024298F"/>
    <w:rsid w:val="00243CC9"/>
    <w:rsid w:val="0024424E"/>
    <w:rsid w:val="002442EC"/>
    <w:rsid w:val="00244C23"/>
    <w:rsid w:val="00244F6D"/>
    <w:rsid w:val="00245D7E"/>
    <w:rsid w:val="00246291"/>
    <w:rsid w:val="00246436"/>
    <w:rsid w:val="00246685"/>
    <w:rsid w:val="002466EA"/>
    <w:rsid w:val="002474E9"/>
    <w:rsid w:val="0024752B"/>
    <w:rsid w:val="00247711"/>
    <w:rsid w:val="0024786C"/>
    <w:rsid w:val="00247A45"/>
    <w:rsid w:val="002520C1"/>
    <w:rsid w:val="00252851"/>
    <w:rsid w:val="002530F6"/>
    <w:rsid w:val="00253B62"/>
    <w:rsid w:val="00253C8A"/>
    <w:rsid w:val="00253E29"/>
    <w:rsid w:val="00254027"/>
    <w:rsid w:val="00254822"/>
    <w:rsid w:val="00254DAA"/>
    <w:rsid w:val="002555DD"/>
    <w:rsid w:val="0025563D"/>
    <w:rsid w:val="0025779D"/>
    <w:rsid w:val="00260134"/>
    <w:rsid w:val="0026094B"/>
    <w:rsid w:val="002610D4"/>
    <w:rsid w:val="00261A16"/>
    <w:rsid w:val="00262CE5"/>
    <w:rsid w:val="00263234"/>
    <w:rsid w:val="0026353E"/>
    <w:rsid w:val="002639A0"/>
    <w:rsid w:val="00263C0E"/>
    <w:rsid w:val="002643CA"/>
    <w:rsid w:val="00264595"/>
    <w:rsid w:val="002645DF"/>
    <w:rsid w:val="0026548B"/>
    <w:rsid w:val="00265C89"/>
    <w:rsid w:val="00266301"/>
    <w:rsid w:val="002669CD"/>
    <w:rsid w:val="00266B5F"/>
    <w:rsid w:val="00266B74"/>
    <w:rsid w:val="00266E55"/>
    <w:rsid w:val="00266F1C"/>
    <w:rsid w:val="00267019"/>
    <w:rsid w:val="0026711D"/>
    <w:rsid w:val="00267C1E"/>
    <w:rsid w:val="00267D35"/>
    <w:rsid w:val="00271481"/>
    <w:rsid w:val="0027174C"/>
    <w:rsid w:val="00272A29"/>
    <w:rsid w:val="002734FC"/>
    <w:rsid w:val="002735CE"/>
    <w:rsid w:val="002736BD"/>
    <w:rsid w:val="00273AE0"/>
    <w:rsid w:val="002742F1"/>
    <w:rsid w:val="002744F7"/>
    <w:rsid w:val="00274FB4"/>
    <w:rsid w:val="0027633C"/>
    <w:rsid w:val="002763E1"/>
    <w:rsid w:val="002765A8"/>
    <w:rsid w:val="00276B82"/>
    <w:rsid w:val="00277243"/>
    <w:rsid w:val="002776C9"/>
    <w:rsid w:val="00277E49"/>
    <w:rsid w:val="00280866"/>
    <w:rsid w:val="00280BE4"/>
    <w:rsid w:val="00280E40"/>
    <w:rsid w:val="002810F4"/>
    <w:rsid w:val="002812EB"/>
    <w:rsid w:val="0028169C"/>
    <w:rsid w:val="00281797"/>
    <w:rsid w:val="0028184C"/>
    <w:rsid w:val="00281E5D"/>
    <w:rsid w:val="00282C0E"/>
    <w:rsid w:val="00282EBF"/>
    <w:rsid w:val="00283601"/>
    <w:rsid w:val="002838FF"/>
    <w:rsid w:val="00284F3A"/>
    <w:rsid w:val="00285058"/>
    <w:rsid w:val="002855DD"/>
    <w:rsid w:val="0028595F"/>
    <w:rsid w:val="00285D94"/>
    <w:rsid w:val="0028618B"/>
    <w:rsid w:val="00291778"/>
    <w:rsid w:val="00293704"/>
    <w:rsid w:val="00294173"/>
    <w:rsid w:val="002946C8"/>
    <w:rsid w:val="002948F2"/>
    <w:rsid w:val="00296EBB"/>
    <w:rsid w:val="002974A5"/>
    <w:rsid w:val="002A04BA"/>
    <w:rsid w:val="002A04F0"/>
    <w:rsid w:val="002A0A26"/>
    <w:rsid w:val="002A0F57"/>
    <w:rsid w:val="002A1F9B"/>
    <w:rsid w:val="002A23FF"/>
    <w:rsid w:val="002A2A91"/>
    <w:rsid w:val="002A2DA7"/>
    <w:rsid w:val="002A5190"/>
    <w:rsid w:val="002A574F"/>
    <w:rsid w:val="002A595A"/>
    <w:rsid w:val="002A6900"/>
    <w:rsid w:val="002A6A93"/>
    <w:rsid w:val="002A726D"/>
    <w:rsid w:val="002A7500"/>
    <w:rsid w:val="002A7517"/>
    <w:rsid w:val="002A77E2"/>
    <w:rsid w:val="002A7A31"/>
    <w:rsid w:val="002A7BF3"/>
    <w:rsid w:val="002A7D94"/>
    <w:rsid w:val="002A7DD4"/>
    <w:rsid w:val="002A7F5A"/>
    <w:rsid w:val="002B127A"/>
    <w:rsid w:val="002B14F2"/>
    <w:rsid w:val="002B1FB1"/>
    <w:rsid w:val="002B238F"/>
    <w:rsid w:val="002B343B"/>
    <w:rsid w:val="002B3C39"/>
    <w:rsid w:val="002B4BEC"/>
    <w:rsid w:val="002B4FB2"/>
    <w:rsid w:val="002B59A1"/>
    <w:rsid w:val="002B620C"/>
    <w:rsid w:val="002B7254"/>
    <w:rsid w:val="002B7609"/>
    <w:rsid w:val="002B7822"/>
    <w:rsid w:val="002C0B2F"/>
    <w:rsid w:val="002C1EC4"/>
    <w:rsid w:val="002C1F2C"/>
    <w:rsid w:val="002C27C9"/>
    <w:rsid w:val="002C2FFD"/>
    <w:rsid w:val="002C365A"/>
    <w:rsid w:val="002C412F"/>
    <w:rsid w:val="002C4866"/>
    <w:rsid w:val="002C516C"/>
    <w:rsid w:val="002C540E"/>
    <w:rsid w:val="002C588A"/>
    <w:rsid w:val="002C599F"/>
    <w:rsid w:val="002C6250"/>
    <w:rsid w:val="002C64A5"/>
    <w:rsid w:val="002C6790"/>
    <w:rsid w:val="002C68D8"/>
    <w:rsid w:val="002C7E98"/>
    <w:rsid w:val="002D0C1C"/>
    <w:rsid w:val="002D0C33"/>
    <w:rsid w:val="002D11FD"/>
    <w:rsid w:val="002D1313"/>
    <w:rsid w:val="002D23B3"/>
    <w:rsid w:val="002D358A"/>
    <w:rsid w:val="002D4050"/>
    <w:rsid w:val="002D41D0"/>
    <w:rsid w:val="002D4610"/>
    <w:rsid w:val="002D465D"/>
    <w:rsid w:val="002D483E"/>
    <w:rsid w:val="002D489E"/>
    <w:rsid w:val="002D51EC"/>
    <w:rsid w:val="002D5409"/>
    <w:rsid w:val="002D5A1B"/>
    <w:rsid w:val="002D604F"/>
    <w:rsid w:val="002D621C"/>
    <w:rsid w:val="002D666F"/>
    <w:rsid w:val="002D69AD"/>
    <w:rsid w:val="002E06ED"/>
    <w:rsid w:val="002E09AA"/>
    <w:rsid w:val="002E0D05"/>
    <w:rsid w:val="002E1FD9"/>
    <w:rsid w:val="002E22F3"/>
    <w:rsid w:val="002E3813"/>
    <w:rsid w:val="002E3A22"/>
    <w:rsid w:val="002E3D6D"/>
    <w:rsid w:val="002E3FF0"/>
    <w:rsid w:val="002E47BA"/>
    <w:rsid w:val="002E4C51"/>
    <w:rsid w:val="002E4C55"/>
    <w:rsid w:val="002E5D34"/>
    <w:rsid w:val="002E6057"/>
    <w:rsid w:val="002E6A18"/>
    <w:rsid w:val="002E6A30"/>
    <w:rsid w:val="002E7366"/>
    <w:rsid w:val="002E73A4"/>
    <w:rsid w:val="002E7568"/>
    <w:rsid w:val="002E7EC6"/>
    <w:rsid w:val="002F0228"/>
    <w:rsid w:val="002F0FAC"/>
    <w:rsid w:val="002F1D30"/>
    <w:rsid w:val="002F234B"/>
    <w:rsid w:val="002F2629"/>
    <w:rsid w:val="002F2917"/>
    <w:rsid w:val="002F3838"/>
    <w:rsid w:val="002F39DD"/>
    <w:rsid w:val="002F4587"/>
    <w:rsid w:val="002F4D56"/>
    <w:rsid w:val="002F4DF8"/>
    <w:rsid w:val="002F5082"/>
    <w:rsid w:val="002F5843"/>
    <w:rsid w:val="002F6082"/>
    <w:rsid w:val="002F61C5"/>
    <w:rsid w:val="002F6F03"/>
    <w:rsid w:val="002F7B82"/>
    <w:rsid w:val="00301266"/>
    <w:rsid w:val="00302AF7"/>
    <w:rsid w:val="00302B6E"/>
    <w:rsid w:val="00302D5E"/>
    <w:rsid w:val="0030325D"/>
    <w:rsid w:val="00303743"/>
    <w:rsid w:val="003037DE"/>
    <w:rsid w:val="00303979"/>
    <w:rsid w:val="003039EB"/>
    <w:rsid w:val="00304580"/>
    <w:rsid w:val="00304721"/>
    <w:rsid w:val="00304DC0"/>
    <w:rsid w:val="00305362"/>
    <w:rsid w:val="0030563C"/>
    <w:rsid w:val="00305924"/>
    <w:rsid w:val="00305B05"/>
    <w:rsid w:val="003069DE"/>
    <w:rsid w:val="00306CC7"/>
    <w:rsid w:val="00307203"/>
    <w:rsid w:val="00307274"/>
    <w:rsid w:val="00307D3A"/>
    <w:rsid w:val="00307DD1"/>
    <w:rsid w:val="00310254"/>
    <w:rsid w:val="00310332"/>
    <w:rsid w:val="00310716"/>
    <w:rsid w:val="00311641"/>
    <w:rsid w:val="00311C2A"/>
    <w:rsid w:val="003124A9"/>
    <w:rsid w:val="00312FCC"/>
    <w:rsid w:val="00314A03"/>
    <w:rsid w:val="00314B7C"/>
    <w:rsid w:val="00315336"/>
    <w:rsid w:val="00315885"/>
    <w:rsid w:val="00315C6A"/>
    <w:rsid w:val="0031684D"/>
    <w:rsid w:val="003171A7"/>
    <w:rsid w:val="00317448"/>
    <w:rsid w:val="0031796B"/>
    <w:rsid w:val="00317BCD"/>
    <w:rsid w:val="00320179"/>
    <w:rsid w:val="0032018C"/>
    <w:rsid w:val="0032051D"/>
    <w:rsid w:val="00320880"/>
    <w:rsid w:val="00320AA8"/>
    <w:rsid w:val="00320D10"/>
    <w:rsid w:val="00321452"/>
    <w:rsid w:val="0032171F"/>
    <w:rsid w:val="003224A3"/>
    <w:rsid w:val="00322575"/>
    <w:rsid w:val="003225FC"/>
    <w:rsid w:val="003226A8"/>
    <w:rsid w:val="003226EC"/>
    <w:rsid w:val="003229A6"/>
    <w:rsid w:val="00322C9D"/>
    <w:rsid w:val="0032319E"/>
    <w:rsid w:val="003231CE"/>
    <w:rsid w:val="003233A4"/>
    <w:rsid w:val="003233EF"/>
    <w:rsid w:val="0032496B"/>
    <w:rsid w:val="00324E49"/>
    <w:rsid w:val="003254AE"/>
    <w:rsid w:val="0032592B"/>
    <w:rsid w:val="00326445"/>
    <w:rsid w:val="00326A34"/>
    <w:rsid w:val="00326D10"/>
    <w:rsid w:val="00327B34"/>
    <w:rsid w:val="00330284"/>
    <w:rsid w:val="00331E89"/>
    <w:rsid w:val="00331F7B"/>
    <w:rsid w:val="00332557"/>
    <w:rsid w:val="00332E00"/>
    <w:rsid w:val="00333630"/>
    <w:rsid w:val="003337BA"/>
    <w:rsid w:val="00333CF6"/>
    <w:rsid w:val="003342C9"/>
    <w:rsid w:val="0033467A"/>
    <w:rsid w:val="00335326"/>
    <w:rsid w:val="003364E4"/>
    <w:rsid w:val="003366AB"/>
    <w:rsid w:val="003367CD"/>
    <w:rsid w:val="00336CD0"/>
    <w:rsid w:val="00336F22"/>
    <w:rsid w:val="00337806"/>
    <w:rsid w:val="00337DE6"/>
    <w:rsid w:val="003406EB"/>
    <w:rsid w:val="003409DE"/>
    <w:rsid w:val="00340D69"/>
    <w:rsid w:val="00341625"/>
    <w:rsid w:val="0034165F"/>
    <w:rsid w:val="00342542"/>
    <w:rsid w:val="00342B54"/>
    <w:rsid w:val="003448FE"/>
    <w:rsid w:val="0034569D"/>
    <w:rsid w:val="003457E1"/>
    <w:rsid w:val="00346FEA"/>
    <w:rsid w:val="003470A6"/>
    <w:rsid w:val="00347367"/>
    <w:rsid w:val="003473EA"/>
    <w:rsid w:val="00347FAE"/>
    <w:rsid w:val="00350B0A"/>
    <w:rsid w:val="00350DB3"/>
    <w:rsid w:val="00351293"/>
    <w:rsid w:val="003518D6"/>
    <w:rsid w:val="00351B6B"/>
    <w:rsid w:val="0035278A"/>
    <w:rsid w:val="00352B9F"/>
    <w:rsid w:val="00352F8B"/>
    <w:rsid w:val="00353544"/>
    <w:rsid w:val="0035355C"/>
    <w:rsid w:val="00353A41"/>
    <w:rsid w:val="00353B28"/>
    <w:rsid w:val="00353F49"/>
    <w:rsid w:val="003549F0"/>
    <w:rsid w:val="00354C88"/>
    <w:rsid w:val="003550B2"/>
    <w:rsid w:val="00355214"/>
    <w:rsid w:val="00355387"/>
    <w:rsid w:val="00355453"/>
    <w:rsid w:val="00355D5C"/>
    <w:rsid w:val="00355FB7"/>
    <w:rsid w:val="003572A4"/>
    <w:rsid w:val="00357432"/>
    <w:rsid w:val="00357446"/>
    <w:rsid w:val="00357B6A"/>
    <w:rsid w:val="00357EB3"/>
    <w:rsid w:val="003602A7"/>
    <w:rsid w:val="00360D2C"/>
    <w:rsid w:val="00361246"/>
    <w:rsid w:val="0036179D"/>
    <w:rsid w:val="003617A0"/>
    <w:rsid w:val="003617E2"/>
    <w:rsid w:val="00361B66"/>
    <w:rsid w:val="00361BBC"/>
    <w:rsid w:val="00361D48"/>
    <w:rsid w:val="003634A7"/>
    <w:rsid w:val="00363F0A"/>
    <w:rsid w:val="00363FD4"/>
    <w:rsid w:val="003647A3"/>
    <w:rsid w:val="00364CEB"/>
    <w:rsid w:val="00364DA9"/>
    <w:rsid w:val="00365076"/>
    <w:rsid w:val="003653E9"/>
    <w:rsid w:val="00365412"/>
    <w:rsid w:val="00365457"/>
    <w:rsid w:val="00366098"/>
    <w:rsid w:val="00366541"/>
    <w:rsid w:val="0036714E"/>
    <w:rsid w:val="00367628"/>
    <w:rsid w:val="00367FF4"/>
    <w:rsid w:val="00370130"/>
    <w:rsid w:val="003711F9"/>
    <w:rsid w:val="0037186C"/>
    <w:rsid w:val="00372902"/>
    <w:rsid w:val="00372B42"/>
    <w:rsid w:val="00373113"/>
    <w:rsid w:val="0037317B"/>
    <w:rsid w:val="00373423"/>
    <w:rsid w:val="00374790"/>
    <w:rsid w:val="00374942"/>
    <w:rsid w:val="00374B44"/>
    <w:rsid w:val="00375B19"/>
    <w:rsid w:val="00375CA2"/>
    <w:rsid w:val="00376598"/>
    <w:rsid w:val="00376A2B"/>
    <w:rsid w:val="00377882"/>
    <w:rsid w:val="00380056"/>
    <w:rsid w:val="003809F5"/>
    <w:rsid w:val="00380B5C"/>
    <w:rsid w:val="003813CB"/>
    <w:rsid w:val="00382F3C"/>
    <w:rsid w:val="00383009"/>
    <w:rsid w:val="00383184"/>
    <w:rsid w:val="00383E37"/>
    <w:rsid w:val="003841BB"/>
    <w:rsid w:val="00385099"/>
    <w:rsid w:val="003850D3"/>
    <w:rsid w:val="003851B9"/>
    <w:rsid w:val="0038521F"/>
    <w:rsid w:val="003854F8"/>
    <w:rsid w:val="00386A2B"/>
    <w:rsid w:val="00386E62"/>
    <w:rsid w:val="00386EC7"/>
    <w:rsid w:val="00387171"/>
    <w:rsid w:val="003875D7"/>
    <w:rsid w:val="00390174"/>
    <w:rsid w:val="00391272"/>
    <w:rsid w:val="003919AA"/>
    <w:rsid w:val="003919B2"/>
    <w:rsid w:val="00391F12"/>
    <w:rsid w:val="003922DC"/>
    <w:rsid w:val="00392303"/>
    <w:rsid w:val="00393017"/>
    <w:rsid w:val="00393155"/>
    <w:rsid w:val="003931AE"/>
    <w:rsid w:val="003935BA"/>
    <w:rsid w:val="00393DA8"/>
    <w:rsid w:val="00393ECC"/>
    <w:rsid w:val="00393F34"/>
    <w:rsid w:val="00394511"/>
    <w:rsid w:val="0039452A"/>
    <w:rsid w:val="00394AE8"/>
    <w:rsid w:val="00395041"/>
    <w:rsid w:val="003958F9"/>
    <w:rsid w:val="0039664E"/>
    <w:rsid w:val="00396F7B"/>
    <w:rsid w:val="00397003"/>
    <w:rsid w:val="00397520"/>
    <w:rsid w:val="00397EDC"/>
    <w:rsid w:val="003A15E8"/>
    <w:rsid w:val="003A287F"/>
    <w:rsid w:val="003A3A3E"/>
    <w:rsid w:val="003A423F"/>
    <w:rsid w:val="003A4316"/>
    <w:rsid w:val="003A4A0C"/>
    <w:rsid w:val="003A5035"/>
    <w:rsid w:val="003A553E"/>
    <w:rsid w:val="003A5CC2"/>
    <w:rsid w:val="003A60A0"/>
    <w:rsid w:val="003A71F7"/>
    <w:rsid w:val="003B0557"/>
    <w:rsid w:val="003B0B26"/>
    <w:rsid w:val="003B0EDA"/>
    <w:rsid w:val="003B133B"/>
    <w:rsid w:val="003B1561"/>
    <w:rsid w:val="003B1C76"/>
    <w:rsid w:val="003B2275"/>
    <w:rsid w:val="003B23E7"/>
    <w:rsid w:val="003B2989"/>
    <w:rsid w:val="003B2B67"/>
    <w:rsid w:val="003B3D2E"/>
    <w:rsid w:val="003B3FD7"/>
    <w:rsid w:val="003B4014"/>
    <w:rsid w:val="003B4781"/>
    <w:rsid w:val="003B48A3"/>
    <w:rsid w:val="003B4A87"/>
    <w:rsid w:val="003B501C"/>
    <w:rsid w:val="003B511B"/>
    <w:rsid w:val="003B514E"/>
    <w:rsid w:val="003B5174"/>
    <w:rsid w:val="003B5194"/>
    <w:rsid w:val="003B55F3"/>
    <w:rsid w:val="003B642D"/>
    <w:rsid w:val="003B6EF8"/>
    <w:rsid w:val="003B7102"/>
    <w:rsid w:val="003B73E0"/>
    <w:rsid w:val="003B770D"/>
    <w:rsid w:val="003B7898"/>
    <w:rsid w:val="003C12BA"/>
    <w:rsid w:val="003C1C68"/>
    <w:rsid w:val="003C1F32"/>
    <w:rsid w:val="003C24AF"/>
    <w:rsid w:val="003C2C79"/>
    <w:rsid w:val="003C3FC2"/>
    <w:rsid w:val="003C5122"/>
    <w:rsid w:val="003C55F1"/>
    <w:rsid w:val="003C59DC"/>
    <w:rsid w:val="003C5AC0"/>
    <w:rsid w:val="003C6A94"/>
    <w:rsid w:val="003C6D7A"/>
    <w:rsid w:val="003C748F"/>
    <w:rsid w:val="003C7A6C"/>
    <w:rsid w:val="003C7D32"/>
    <w:rsid w:val="003D1388"/>
    <w:rsid w:val="003D14BA"/>
    <w:rsid w:val="003D19D0"/>
    <w:rsid w:val="003D1C4C"/>
    <w:rsid w:val="003D20E0"/>
    <w:rsid w:val="003D20FC"/>
    <w:rsid w:val="003D21FF"/>
    <w:rsid w:val="003D43DE"/>
    <w:rsid w:val="003D455B"/>
    <w:rsid w:val="003D49F2"/>
    <w:rsid w:val="003D505A"/>
    <w:rsid w:val="003D5AE7"/>
    <w:rsid w:val="003D6371"/>
    <w:rsid w:val="003D6846"/>
    <w:rsid w:val="003D69B5"/>
    <w:rsid w:val="003D6AF5"/>
    <w:rsid w:val="003D6E0F"/>
    <w:rsid w:val="003D70B6"/>
    <w:rsid w:val="003D7B77"/>
    <w:rsid w:val="003D7DFA"/>
    <w:rsid w:val="003D7EEA"/>
    <w:rsid w:val="003E0591"/>
    <w:rsid w:val="003E0A49"/>
    <w:rsid w:val="003E0E6A"/>
    <w:rsid w:val="003E1137"/>
    <w:rsid w:val="003E18E8"/>
    <w:rsid w:val="003E1A6C"/>
    <w:rsid w:val="003E1CC6"/>
    <w:rsid w:val="003E27ED"/>
    <w:rsid w:val="003E2C9A"/>
    <w:rsid w:val="003E44F7"/>
    <w:rsid w:val="003E4BA9"/>
    <w:rsid w:val="003E4E03"/>
    <w:rsid w:val="003E57C4"/>
    <w:rsid w:val="003E59BF"/>
    <w:rsid w:val="003E5A17"/>
    <w:rsid w:val="003E5F6B"/>
    <w:rsid w:val="003E626E"/>
    <w:rsid w:val="003E66CD"/>
    <w:rsid w:val="003E67A8"/>
    <w:rsid w:val="003E67FE"/>
    <w:rsid w:val="003E6B8B"/>
    <w:rsid w:val="003E715C"/>
    <w:rsid w:val="003E7833"/>
    <w:rsid w:val="003F0316"/>
    <w:rsid w:val="003F04F0"/>
    <w:rsid w:val="003F0CE8"/>
    <w:rsid w:val="003F30A7"/>
    <w:rsid w:val="003F40EF"/>
    <w:rsid w:val="003F4AB7"/>
    <w:rsid w:val="003F4CE3"/>
    <w:rsid w:val="003F4E2E"/>
    <w:rsid w:val="003F5005"/>
    <w:rsid w:val="003F5F7E"/>
    <w:rsid w:val="003F5F84"/>
    <w:rsid w:val="003F5FF2"/>
    <w:rsid w:val="003F66FD"/>
    <w:rsid w:val="003F6DAA"/>
    <w:rsid w:val="003F6E29"/>
    <w:rsid w:val="003F7185"/>
    <w:rsid w:val="003F7C63"/>
    <w:rsid w:val="00400329"/>
    <w:rsid w:val="00400989"/>
    <w:rsid w:val="00401FCB"/>
    <w:rsid w:val="0040343F"/>
    <w:rsid w:val="00403776"/>
    <w:rsid w:val="00403D79"/>
    <w:rsid w:val="00404074"/>
    <w:rsid w:val="004049B1"/>
    <w:rsid w:val="0040525E"/>
    <w:rsid w:val="004052BE"/>
    <w:rsid w:val="00405A0E"/>
    <w:rsid w:val="00405F40"/>
    <w:rsid w:val="0040667C"/>
    <w:rsid w:val="004066C6"/>
    <w:rsid w:val="00406BA5"/>
    <w:rsid w:val="00407E92"/>
    <w:rsid w:val="00410519"/>
    <w:rsid w:val="0041094E"/>
    <w:rsid w:val="00413181"/>
    <w:rsid w:val="00414158"/>
    <w:rsid w:val="00414753"/>
    <w:rsid w:val="00414C46"/>
    <w:rsid w:val="0041503A"/>
    <w:rsid w:val="00415145"/>
    <w:rsid w:val="00415408"/>
    <w:rsid w:val="0041569D"/>
    <w:rsid w:val="00416365"/>
    <w:rsid w:val="0041737E"/>
    <w:rsid w:val="004173C3"/>
    <w:rsid w:val="00417452"/>
    <w:rsid w:val="00417D99"/>
    <w:rsid w:val="00417E3E"/>
    <w:rsid w:val="00420267"/>
    <w:rsid w:val="00421E4F"/>
    <w:rsid w:val="004220DE"/>
    <w:rsid w:val="00422A14"/>
    <w:rsid w:val="00423466"/>
    <w:rsid w:val="004239D9"/>
    <w:rsid w:val="00423BE3"/>
    <w:rsid w:val="0042405D"/>
    <w:rsid w:val="00424425"/>
    <w:rsid w:val="00424729"/>
    <w:rsid w:val="00424AE5"/>
    <w:rsid w:val="00424B8D"/>
    <w:rsid w:val="004250DB"/>
    <w:rsid w:val="00425784"/>
    <w:rsid w:val="0042635A"/>
    <w:rsid w:val="004264F6"/>
    <w:rsid w:val="00426542"/>
    <w:rsid w:val="004269B8"/>
    <w:rsid w:val="00426AB7"/>
    <w:rsid w:val="0042722F"/>
    <w:rsid w:val="004273F1"/>
    <w:rsid w:val="00427476"/>
    <w:rsid w:val="00427A6F"/>
    <w:rsid w:val="00430B7E"/>
    <w:rsid w:val="00430C91"/>
    <w:rsid w:val="00430CE9"/>
    <w:rsid w:val="00431EC7"/>
    <w:rsid w:val="004322A3"/>
    <w:rsid w:val="0043279F"/>
    <w:rsid w:val="00432B06"/>
    <w:rsid w:val="004349CE"/>
    <w:rsid w:val="004352DF"/>
    <w:rsid w:val="0043716A"/>
    <w:rsid w:val="004400C0"/>
    <w:rsid w:val="00440B9E"/>
    <w:rsid w:val="004412C1"/>
    <w:rsid w:val="004415AB"/>
    <w:rsid w:val="00441A69"/>
    <w:rsid w:val="00441B3F"/>
    <w:rsid w:val="004428AD"/>
    <w:rsid w:val="0044291F"/>
    <w:rsid w:val="00442A9A"/>
    <w:rsid w:val="00442F2B"/>
    <w:rsid w:val="004433AE"/>
    <w:rsid w:val="00443D24"/>
    <w:rsid w:val="00444637"/>
    <w:rsid w:val="004446C9"/>
    <w:rsid w:val="004448B5"/>
    <w:rsid w:val="00444E1D"/>
    <w:rsid w:val="004450FD"/>
    <w:rsid w:val="00446E71"/>
    <w:rsid w:val="00447780"/>
    <w:rsid w:val="00450A4E"/>
    <w:rsid w:val="00450E55"/>
    <w:rsid w:val="0045111C"/>
    <w:rsid w:val="004523C3"/>
    <w:rsid w:val="00453832"/>
    <w:rsid w:val="00454565"/>
    <w:rsid w:val="00454A1A"/>
    <w:rsid w:val="00454CA8"/>
    <w:rsid w:val="00455F10"/>
    <w:rsid w:val="0045635A"/>
    <w:rsid w:val="00456B28"/>
    <w:rsid w:val="00456CF4"/>
    <w:rsid w:val="00457A97"/>
    <w:rsid w:val="00457BCE"/>
    <w:rsid w:val="0046034B"/>
    <w:rsid w:val="00460691"/>
    <w:rsid w:val="0046083D"/>
    <w:rsid w:val="004608B5"/>
    <w:rsid w:val="00460B14"/>
    <w:rsid w:val="00460F76"/>
    <w:rsid w:val="00461421"/>
    <w:rsid w:val="004614FB"/>
    <w:rsid w:val="00462481"/>
    <w:rsid w:val="00463052"/>
    <w:rsid w:val="004630D9"/>
    <w:rsid w:val="00464285"/>
    <w:rsid w:val="0046492B"/>
    <w:rsid w:val="00464A27"/>
    <w:rsid w:val="00464AD1"/>
    <w:rsid w:val="004653B9"/>
    <w:rsid w:val="00465422"/>
    <w:rsid w:val="00465B1C"/>
    <w:rsid w:val="004660A7"/>
    <w:rsid w:val="00466368"/>
    <w:rsid w:val="004668B0"/>
    <w:rsid w:val="00466EBC"/>
    <w:rsid w:val="00467052"/>
    <w:rsid w:val="0046779D"/>
    <w:rsid w:val="0046796A"/>
    <w:rsid w:val="00467C79"/>
    <w:rsid w:val="00470E8D"/>
    <w:rsid w:val="00471F55"/>
    <w:rsid w:val="00472A53"/>
    <w:rsid w:val="00472A7C"/>
    <w:rsid w:val="00472CDD"/>
    <w:rsid w:val="00472FF6"/>
    <w:rsid w:val="00473BE6"/>
    <w:rsid w:val="0047447F"/>
    <w:rsid w:val="004746F8"/>
    <w:rsid w:val="0047471B"/>
    <w:rsid w:val="0047503F"/>
    <w:rsid w:val="00475310"/>
    <w:rsid w:val="004753A0"/>
    <w:rsid w:val="00475454"/>
    <w:rsid w:val="00475F18"/>
    <w:rsid w:val="004768A2"/>
    <w:rsid w:val="00476FDB"/>
    <w:rsid w:val="004775E4"/>
    <w:rsid w:val="0047761B"/>
    <w:rsid w:val="00477979"/>
    <w:rsid w:val="00477D93"/>
    <w:rsid w:val="00477E0C"/>
    <w:rsid w:val="00480714"/>
    <w:rsid w:val="0048084B"/>
    <w:rsid w:val="00480976"/>
    <w:rsid w:val="0048143E"/>
    <w:rsid w:val="0048166C"/>
    <w:rsid w:val="00481D11"/>
    <w:rsid w:val="00481F46"/>
    <w:rsid w:val="00482093"/>
    <w:rsid w:val="00482B8C"/>
    <w:rsid w:val="00482E67"/>
    <w:rsid w:val="004834E4"/>
    <w:rsid w:val="004837B0"/>
    <w:rsid w:val="00484129"/>
    <w:rsid w:val="00484B1C"/>
    <w:rsid w:val="00484DF5"/>
    <w:rsid w:val="00485172"/>
    <w:rsid w:val="0048698C"/>
    <w:rsid w:val="00486FA5"/>
    <w:rsid w:val="00490084"/>
    <w:rsid w:val="00490332"/>
    <w:rsid w:val="00490365"/>
    <w:rsid w:val="00490B87"/>
    <w:rsid w:val="004914AE"/>
    <w:rsid w:val="00492719"/>
    <w:rsid w:val="004927D5"/>
    <w:rsid w:val="00492893"/>
    <w:rsid w:val="00493085"/>
    <w:rsid w:val="004943CC"/>
    <w:rsid w:val="00495B75"/>
    <w:rsid w:val="00495D7D"/>
    <w:rsid w:val="004961F3"/>
    <w:rsid w:val="00497D2F"/>
    <w:rsid w:val="004A0856"/>
    <w:rsid w:val="004A128D"/>
    <w:rsid w:val="004A1394"/>
    <w:rsid w:val="004A185B"/>
    <w:rsid w:val="004A1E54"/>
    <w:rsid w:val="004A2127"/>
    <w:rsid w:val="004A2322"/>
    <w:rsid w:val="004A259C"/>
    <w:rsid w:val="004A3114"/>
    <w:rsid w:val="004A3170"/>
    <w:rsid w:val="004A31FC"/>
    <w:rsid w:val="004A3735"/>
    <w:rsid w:val="004A3789"/>
    <w:rsid w:val="004A4511"/>
    <w:rsid w:val="004A469B"/>
    <w:rsid w:val="004A47EA"/>
    <w:rsid w:val="004A4A6F"/>
    <w:rsid w:val="004A4CFA"/>
    <w:rsid w:val="004A4E0D"/>
    <w:rsid w:val="004A4FE8"/>
    <w:rsid w:val="004A50A7"/>
    <w:rsid w:val="004A5202"/>
    <w:rsid w:val="004A537D"/>
    <w:rsid w:val="004A5BB5"/>
    <w:rsid w:val="004A6C5B"/>
    <w:rsid w:val="004A6F57"/>
    <w:rsid w:val="004A7301"/>
    <w:rsid w:val="004A7C0B"/>
    <w:rsid w:val="004A7D3B"/>
    <w:rsid w:val="004B0344"/>
    <w:rsid w:val="004B03DD"/>
    <w:rsid w:val="004B0663"/>
    <w:rsid w:val="004B0A93"/>
    <w:rsid w:val="004B1A2F"/>
    <w:rsid w:val="004B1C2A"/>
    <w:rsid w:val="004B22AB"/>
    <w:rsid w:val="004B2A99"/>
    <w:rsid w:val="004B2EF5"/>
    <w:rsid w:val="004B3615"/>
    <w:rsid w:val="004B3931"/>
    <w:rsid w:val="004B3CBA"/>
    <w:rsid w:val="004B4353"/>
    <w:rsid w:val="004B4657"/>
    <w:rsid w:val="004B4D08"/>
    <w:rsid w:val="004B506A"/>
    <w:rsid w:val="004B54EC"/>
    <w:rsid w:val="004B5999"/>
    <w:rsid w:val="004B5A0B"/>
    <w:rsid w:val="004B661D"/>
    <w:rsid w:val="004B6BBB"/>
    <w:rsid w:val="004B7734"/>
    <w:rsid w:val="004B7B12"/>
    <w:rsid w:val="004C014E"/>
    <w:rsid w:val="004C06A2"/>
    <w:rsid w:val="004C0C5F"/>
    <w:rsid w:val="004C15EA"/>
    <w:rsid w:val="004C15EB"/>
    <w:rsid w:val="004C18C2"/>
    <w:rsid w:val="004C1B08"/>
    <w:rsid w:val="004C297A"/>
    <w:rsid w:val="004C2DAB"/>
    <w:rsid w:val="004C3256"/>
    <w:rsid w:val="004C34C0"/>
    <w:rsid w:val="004C42D1"/>
    <w:rsid w:val="004C4871"/>
    <w:rsid w:val="004C4CC8"/>
    <w:rsid w:val="004C50F1"/>
    <w:rsid w:val="004C5624"/>
    <w:rsid w:val="004C59E5"/>
    <w:rsid w:val="004C5CBD"/>
    <w:rsid w:val="004C5EFE"/>
    <w:rsid w:val="004C635D"/>
    <w:rsid w:val="004C6C5D"/>
    <w:rsid w:val="004C6CF7"/>
    <w:rsid w:val="004C77C7"/>
    <w:rsid w:val="004C789D"/>
    <w:rsid w:val="004C7D78"/>
    <w:rsid w:val="004C7E88"/>
    <w:rsid w:val="004D0CDE"/>
    <w:rsid w:val="004D13AF"/>
    <w:rsid w:val="004D1FF8"/>
    <w:rsid w:val="004D216C"/>
    <w:rsid w:val="004D2577"/>
    <w:rsid w:val="004D2615"/>
    <w:rsid w:val="004D2E6A"/>
    <w:rsid w:val="004D32A3"/>
    <w:rsid w:val="004D3525"/>
    <w:rsid w:val="004D3703"/>
    <w:rsid w:val="004D3988"/>
    <w:rsid w:val="004D3B41"/>
    <w:rsid w:val="004D4357"/>
    <w:rsid w:val="004D44E5"/>
    <w:rsid w:val="004D4841"/>
    <w:rsid w:val="004D48FF"/>
    <w:rsid w:val="004D5320"/>
    <w:rsid w:val="004D5A6D"/>
    <w:rsid w:val="004D5B3F"/>
    <w:rsid w:val="004D5DB6"/>
    <w:rsid w:val="004D5E92"/>
    <w:rsid w:val="004D5EF5"/>
    <w:rsid w:val="004D6299"/>
    <w:rsid w:val="004D637E"/>
    <w:rsid w:val="004D6BEE"/>
    <w:rsid w:val="004D7C05"/>
    <w:rsid w:val="004E0741"/>
    <w:rsid w:val="004E13B6"/>
    <w:rsid w:val="004E1E24"/>
    <w:rsid w:val="004E23D2"/>
    <w:rsid w:val="004E2EAE"/>
    <w:rsid w:val="004E4725"/>
    <w:rsid w:val="004E4A7B"/>
    <w:rsid w:val="004E4F8B"/>
    <w:rsid w:val="004E51FD"/>
    <w:rsid w:val="004E53D2"/>
    <w:rsid w:val="004E58E7"/>
    <w:rsid w:val="004E6461"/>
    <w:rsid w:val="004E67F7"/>
    <w:rsid w:val="004E6A17"/>
    <w:rsid w:val="004E7352"/>
    <w:rsid w:val="004E740B"/>
    <w:rsid w:val="004E7635"/>
    <w:rsid w:val="004E7BA5"/>
    <w:rsid w:val="004F0838"/>
    <w:rsid w:val="004F086F"/>
    <w:rsid w:val="004F0B4C"/>
    <w:rsid w:val="004F111C"/>
    <w:rsid w:val="004F12FB"/>
    <w:rsid w:val="004F16C4"/>
    <w:rsid w:val="004F292A"/>
    <w:rsid w:val="004F34B3"/>
    <w:rsid w:val="004F3B8D"/>
    <w:rsid w:val="004F3B9D"/>
    <w:rsid w:val="004F4D7B"/>
    <w:rsid w:val="004F5055"/>
    <w:rsid w:val="004F6B02"/>
    <w:rsid w:val="004F6BE2"/>
    <w:rsid w:val="004F70F3"/>
    <w:rsid w:val="004F7B3C"/>
    <w:rsid w:val="004F7F4B"/>
    <w:rsid w:val="00501101"/>
    <w:rsid w:val="0050127F"/>
    <w:rsid w:val="005012AB"/>
    <w:rsid w:val="005012AF"/>
    <w:rsid w:val="005029BB"/>
    <w:rsid w:val="005033E6"/>
    <w:rsid w:val="00503471"/>
    <w:rsid w:val="005034D3"/>
    <w:rsid w:val="005038CF"/>
    <w:rsid w:val="00503BEE"/>
    <w:rsid w:val="0050411F"/>
    <w:rsid w:val="005049B9"/>
    <w:rsid w:val="0050550B"/>
    <w:rsid w:val="00505669"/>
    <w:rsid w:val="00505693"/>
    <w:rsid w:val="0050590B"/>
    <w:rsid w:val="00505A70"/>
    <w:rsid w:val="00505C6C"/>
    <w:rsid w:val="00505CF8"/>
    <w:rsid w:val="0050634F"/>
    <w:rsid w:val="00506B52"/>
    <w:rsid w:val="00506E50"/>
    <w:rsid w:val="0050727E"/>
    <w:rsid w:val="00507B5F"/>
    <w:rsid w:val="00507FC2"/>
    <w:rsid w:val="0051061F"/>
    <w:rsid w:val="005120EF"/>
    <w:rsid w:val="00512F38"/>
    <w:rsid w:val="00513290"/>
    <w:rsid w:val="0051356A"/>
    <w:rsid w:val="005146C6"/>
    <w:rsid w:val="00514888"/>
    <w:rsid w:val="00515004"/>
    <w:rsid w:val="00515204"/>
    <w:rsid w:val="00515C31"/>
    <w:rsid w:val="005162C8"/>
    <w:rsid w:val="00516D28"/>
    <w:rsid w:val="00516E31"/>
    <w:rsid w:val="005174C4"/>
    <w:rsid w:val="00517765"/>
    <w:rsid w:val="00517B0D"/>
    <w:rsid w:val="00521B0E"/>
    <w:rsid w:val="00521DFE"/>
    <w:rsid w:val="0052211B"/>
    <w:rsid w:val="005224EB"/>
    <w:rsid w:val="005226E2"/>
    <w:rsid w:val="005235C5"/>
    <w:rsid w:val="00524128"/>
    <w:rsid w:val="0052442F"/>
    <w:rsid w:val="0052471B"/>
    <w:rsid w:val="00524E86"/>
    <w:rsid w:val="00525137"/>
    <w:rsid w:val="005253B9"/>
    <w:rsid w:val="00525996"/>
    <w:rsid w:val="00527D0F"/>
    <w:rsid w:val="00530B70"/>
    <w:rsid w:val="00531908"/>
    <w:rsid w:val="005320E5"/>
    <w:rsid w:val="00534299"/>
    <w:rsid w:val="0053434E"/>
    <w:rsid w:val="00534646"/>
    <w:rsid w:val="005348F0"/>
    <w:rsid w:val="00534E9B"/>
    <w:rsid w:val="00534FE1"/>
    <w:rsid w:val="005351B4"/>
    <w:rsid w:val="0053542D"/>
    <w:rsid w:val="0053572B"/>
    <w:rsid w:val="00536CF2"/>
    <w:rsid w:val="0054060F"/>
    <w:rsid w:val="00541989"/>
    <w:rsid w:val="00541D15"/>
    <w:rsid w:val="00542B96"/>
    <w:rsid w:val="005430FE"/>
    <w:rsid w:val="0054368D"/>
    <w:rsid w:val="00543B68"/>
    <w:rsid w:val="00543C3D"/>
    <w:rsid w:val="005440D0"/>
    <w:rsid w:val="0054446D"/>
    <w:rsid w:val="0054536E"/>
    <w:rsid w:val="00545874"/>
    <w:rsid w:val="005462E5"/>
    <w:rsid w:val="00546C17"/>
    <w:rsid w:val="0054734A"/>
    <w:rsid w:val="0054734F"/>
    <w:rsid w:val="005473EC"/>
    <w:rsid w:val="005500CC"/>
    <w:rsid w:val="005505C1"/>
    <w:rsid w:val="005507E7"/>
    <w:rsid w:val="0055160A"/>
    <w:rsid w:val="005520FE"/>
    <w:rsid w:val="0055225A"/>
    <w:rsid w:val="0055234F"/>
    <w:rsid w:val="005525A7"/>
    <w:rsid w:val="005528A2"/>
    <w:rsid w:val="00552F68"/>
    <w:rsid w:val="00553280"/>
    <w:rsid w:val="005533E6"/>
    <w:rsid w:val="005535A7"/>
    <w:rsid w:val="005539F1"/>
    <w:rsid w:val="00553B31"/>
    <w:rsid w:val="005547F7"/>
    <w:rsid w:val="00554AF1"/>
    <w:rsid w:val="00555253"/>
    <w:rsid w:val="00555D1C"/>
    <w:rsid w:val="00555D62"/>
    <w:rsid w:val="00556216"/>
    <w:rsid w:val="005573A9"/>
    <w:rsid w:val="005575A6"/>
    <w:rsid w:val="00557AD0"/>
    <w:rsid w:val="00557C62"/>
    <w:rsid w:val="005606C0"/>
    <w:rsid w:val="00560CD5"/>
    <w:rsid w:val="00561920"/>
    <w:rsid w:val="00561E97"/>
    <w:rsid w:val="00561E9D"/>
    <w:rsid w:val="0056305F"/>
    <w:rsid w:val="005633AB"/>
    <w:rsid w:val="0056395F"/>
    <w:rsid w:val="00564D30"/>
    <w:rsid w:val="005653BF"/>
    <w:rsid w:val="00565434"/>
    <w:rsid w:val="005659CD"/>
    <w:rsid w:val="00566023"/>
    <w:rsid w:val="00567AA9"/>
    <w:rsid w:val="0057047A"/>
    <w:rsid w:val="0057111E"/>
    <w:rsid w:val="00571181"/>
    <w:rsid w:val="005723D8"/>
    <w:rsid w:val="00572C20"/>
    <w:rsid w:val="00572E1B"/>
    <w:rsid w:val="005738C3"/>
    <w:rsid w:val="00574417"/>
    <w:rsid w:val="00574E17"/>
    <w:rsid w:val="00574E98"/>
    <w:rsid w:val="005750CF"/>
    <w:rsid w:val="00575678"/>
    <w:rsid w:val="00575A3D"/>
    <w:rsid w:val="00575ADC"/>
    <w:rsid w:val="00575C0E"/>
    <w:rsid w:val="00575F68"/>
    <w:rsid w:val="00577C7F"/>
    <w:rsid w:val="00580246"/>
    <w:rsid w:val="005805E5"/>
    <w:rsid w:val="0058080B"/>
    <w:rsid w:val="00581FC7"/>
    <w:rsid w:val="00582D50"/>
    <w:rsid w:val="00583396"/>
    <w:rsid w:val="005839F0"/>
    <w:rsid w:val="0058440E"/>
    <w:rsid w:val="005847E4"/>
    <w:rsid w:val="00584E30"/>
    <w:rsid w:val="00585525"/>
    <w:rsid w:val="00586509"/>
    <w:rsid w:val="0058773A"/>
    <w:rsid w:val="00590091"/>
    <w:rsid w:val="0059107D"/>
    <w:rsid w:val="0059172B"/>
    <w:rsid w:val="005919FA"/>
    <w:rsid w:val="005926D4"/>
    <w:rsid w:val="00592780"/>
    <w:rsid w:val="005929A3"/>
    <w:rsid w:val="00592B70"/>
    <w:rsid w:val="00592DC2"/>
    <w:rsid w:val="00592DD3"/>
    <w:rsid w:val="00592FF6"/>
    <w:rsid w:val="0059343E"/>
    <w:rsid w:val="005938A9"/>
    <w:rsid w:val="00593F97"/>
    <w:rsid w:val="00594003"/>
    <w:rsid w:val="00594AB7"/>
    <w:rsid w:val="005958D5"/>
    <w:rsid w:val="00595AF6"/>
    <w:rsid w:val="00596774"/>
    <w:rsid w:val="00596FB9"/>
    <w:rsid w:val="0059729E"/>
    <w:rsid w:val="0059773D"/>
    <w:rsid w:val="00597FE4"/>
    <w:rsid w:val="005A02B7"/>
    <w:rsid w:val="005A055E"/>
    <w:rsid w:val="005A06AC"/>
    <w:rsid w:val="005A08C9"/>
    <w:rsid w:val="005A0C37"/>
    <w:rsid w:val="005A1207"/>
    <w:rsid w:val="005A1670"/>
    <w:rsid w:val="005A1BE8"/>
    <w:rsid w:val="005A1F91"/>
    <w:rsid w:val="005A22EA"/>
    <w:rsid w:val="005A2E97"/>
    <w:rsid w:val="005A4BFE"/>
    <w:rsid w:val="005A53A9"/>
    <w:rsid w:val="005A586B"/>
    <w:rsid w:val="005A5879"/>
    <w:rsid w:val="005A5BAD"/>
    <w:rsid w:val="005A5D73"/>
    <w:rsid w:val="005A5F52"/>
    <w:rsid w:val="005A66DA"/>
    <w:rsid w:val="005A6745"/>
    <w:rsid w:val="005A6A38"/>
    <w:rsid w:val="005A6B6E"/>
    <w:rsid w:val="005A6DE8"/>
    <w:rsid w:val="005A7BBE"/>
    <w:rsid w:val="005A7F9A"/>
    <w:rsid w:val="005B0A8A"/>
    <w:rsid w:val="005B0F96"/>
    <w:rsid w:val="005B1871"/>
    <w:rsid w:val="005B2E7B"/>
    <w:rsid w:val="005B36AD"/>
    <w:rsid w:val="005B3D6C"/>
    <w:rsid w:val="005B4A61"/>
    <w:rsid w:val="005B4AB9"/>
    <w:rsid w:val="005B4B04"/>
    <w:rsid w:val="005B52B9"/>
    <w:rsid w:val="005B59E0"/>
    <w:rsid w:val="005B5B45"/>
    <w:rsid w:val="005B612E"/>
    <w:rsid w:val="005B73B7"/>
    <w:rsid w:val="005B77C9"/>
    <w:rsid w:val="005B7950"/>
    <w:rsid w:val="005B7A9D"/>
    <w:rsid w:val="005B7E3A"/>
    <w:rsid w:val="005C0570"/>
    <w:rsid w:val="005C06C1"/>
    <w:rsid w:val="005C088B"/>
    <w:rsid w:val="005C0B34"/>
    <w:rsid w:val="005C0EF7"/>
    <w:rsid w:val="005C158F"/>
    <w:rsid w:val="005C15A0"/>
    <w:rsid w:val="005C1790"/>
    <w:rsid w:val="005C1C4A"/>
    <w:rsid w:val="005C1E8A"/>
    <w:rsid w:val="005C201A"/>
    <w:rsid w:val="005C2CB2"/>
    <w:rsid w:val="005C33BD"/>
    <w:rsid w:val="005C3574"/>
    <w:rsid w:val="005C45E9"/>
    <w:rsid w:val="005C4BEF"/>
    <w:rsid w:val="005C646E"/>
    <w:rsid w:val="005C6C5C"/>
    <w:rsid w:val="005C7093"/>
    <w:rsid w:val="005C753B"/>
    <w:rsid w:val="005C7D9C"/>
    <w:rsid w:val="005D076E"/>
    <w:rsid w:val="005D0A5C"/>
    <w:rsid w:val="005D1247"/>
    <w:rsid w:val="005D2001"/>
    <w:rsid w:val="005D30D8"/>
    <w:rsid w:val="005D3351"/>
    <w:rsid w:val="005D3606"/>
    <w:rsid w:val="005D363D"/>
    <w:rsid w:val="005D3D42"/>
    <w:rsid w:val="005D3E68"/>
    <w:rsid w:val="005D4826"/>
    <w:rsid w:val="005D5320"/>
    <w:rsid w:val="005D57D7"/>
    <w:rsid w:val="005D5A7D"/>
    <w:rsid w:val="005D66F4"/>
    <w:rsid w:val="005D6C3D"/>
    <w:rsid w:val="005D7547"/>
    <w:rsid w:val="005D7CBF"/>
    <w:rsid w:val="005D7E2F"/>
    <w:rsid w:val="005E04D9"/>
    <w:rsid w:val="005E069E"/>
    <w:rsid w:val="005E1654"/>
    <w:rsid w:val="005E25AE"/>
    <w:rsid w:val="005E27C2"/>
    <w:rsid w:val="005E300D"/>
    <w:rsid w:val="005E3913"/>
    <w:rsid w:val="005E3E50"/>
    <w:rsid w:val="005E4295"/>
    <w:rsid w:val="005E431C"/>
    <w:rsid w:val="005E4854"/>
    <w:rsid w:val="005E4BCB"/>
    <w:rsid w:val="005E6248"/>
    <w:rsid w:val="005E62CE"/>
    <w:rsid w:val="005E630C"/>
    <w:rsid w:val="005E7109"/>
    <w:rsid w:val="005E7599"/>
    <w:rsid w:val="005E7792"/>
    <w:rsid w:val="005F0F94"/>
    <w:rsid w:val="005F166F"/>
    <w:rsid w:val="005F1772"/>
    <w:rsid w:val="005F18C9"/>
    <w:rsid w:val="005F2F3E"/>
    <w:rsid w:val="005F38F8"/>
    <w:rsid w:val="005F49CB"/>
    <w:rsid w:val="005F53D4"/>
    <w:rsid w:val="005F5489"/>
    <w:rsid w:val="005F5EF6"/>
    <w:rsid w:val="005F62BB"/>
    <w:rsid w:val="005F7232"/>
    <w:rsid w:val="005F74FD"/>
    <w:rsid w:val="005F7DB1"/>
    <w:rsid w:val="0060085A"/>
    <w:rsid w:val="00600C60"/>
    <w:rsid w:val="00600C80"/>
    <w:rsid w:val="0060104B"/>
    <w:rsid w:val="00601301"/>
    <w:rsid w:val="00601773"/>
    <w:rsid w:val="00601DD1"/>
    <w:rsid w:val="006021EA"/>
    <w:rsid w:val="006025B5"/>
    <w:rsid w:val="0060274A"/>
    <w:rsid w:val="006028E7"/>
    <w:rsid w:val="0060297A"/>
    <w:rsid w:val="00603054"/>
    <w:rsid w:val="0060369E"/>
    <w:rsid w:val="00603A48"/>
    <w:rsid w:val="0060409E"/>
    <w:rsid w:val="006043AB"/>
    <w:rsid w:val="00604604"/>
    <w:rsid w:val="00604988"/>
    <w:rsid w:val="0060591C"/>
    <w:rsid w:val="00605A92"/>
    <w:rsid w:val="00605AE9"/>
    <w:rsid w:val="00606007"/>
    <w:rsid w:val="0060776B"/>
    <w:rsid w:val="00607975"/>
    <w:rsid w:val="00610295"/>
    <w:rsid w:val="00610529"/>
    <w:rsid w:val="006109D5"/>
    <w:rsid w:val="00610A61"/>
    <w:rsid w:val="00611878"/>
    <w:rsid w:val="00611AC1"/>
    <w:rsid w:val="00611B32"/>
    <w:rsid w:val="00611C91"/>
    <w:rsid w:val="00612932"/>
    <w:rsid w:val="00613066"/>
    <w:rsid w:val="006138E9"/>
    <w:rsid w:val="00613A35"/>
    <w:rsid w:val="00613DF3"/>
    <w:rsid w:val="00613FB9"/>
    <w:rsid w:val="00614575"/>
    <w:rsid w:val="00614F42"/>
    <w:rsid w:val="0061509C"/>
    <w:rsid w:val="0061539F"/>
    <w:rsid w:val="0061566C"/>
    <w:rsid w:val="00615AF5"/>
    <w:rsid w:val="00615AFA"/>
    <w:rsid w:val="00616542"/>
    <w:rsid w:val="0061784C"/>
    <w:rsid w:val="00617860"/>
    <w:rsid w:val="00617BA8"/>
    <w:rsid w:val="00617DD0"/>
    <w:rsid w:val="0062086A"/>
    <w:rsid w:val="00620D2D"/>
    <w:rsid w:val="006216F1"/>
    <w:rsid w:val="00621855"/>
    <w:rsid w:val="0062242C"/>
    <w:rsid w:val="00622611"/>
    <w:rsid w:val="006227C6"/>
    <w:rsid w:val="00622C1F"/>
    <w:rsid w:val="00622E15"/>
    <w:rsid w:val="006232E6"/>
    <w:rsid w:val="006237A8"/>
    <w:rsid w:val="00623F39"/>
    <w:rsid w:val="00624989"/>
    <w:rsid w:val="00624C08"/>
    <w:rsid w:val="00625E8E"/>
    <w:rsid w:val="00625F22"/>
    <w:rsid w:val="006263A2"/>
    <w:rsid w:val="006263FE"/>
    <w:rsid w:val="00626C40"/>
    <w:rsid w:val="00626ECB"/>
    <w:rsid w:val="006276E5"/>
    <w:rsid w:val="00627F44"/>
    <w:rsid w:val="006312B4"/>
    <w:rsid w:val="00631EFD"/>
    <w:rsid w:val="00632D7E"/>
    <w:rsid w:val="00633297"/>
    <w:rsid w:val="00633495"/>
    <w:rsid w:val="00634761"/>
    <w:rsid w:val="00635664"/>
    <w:rsid w:val="006359CE"/>
    <w:rsid w:val="00635E4D"/>
    <w:rsid w:val="0063602F"/>
    <w:rsid w:val="006360A4"/>
    <w:rsid w:val="006360EA"/>
    <w:rsid w:val="006370A4"/>
    <w:rsid w:val="00637AA7"/>
    <w:rsid w:val="00637F38"/>
    <w:rsid w:val="006402F0"/>
    <w:rsid w:val="00640501"/>
    <w:rsid w:val="006405A5"/>
    <w:rsid w:val="006406F2"/>
    <w:rsid w:val="00640B55"/>
    <w:rsid w:val="00640C82"/>
    <w:rsid w:val="00640EA0"/>
    <w:rsid w:val="00641622"/>
    <w:rsid w:val="006417BC"/>
    <w:rsid w:val="00641C46"/>
    <w:rsid w:val="00641C92"/>
    <w:rsid w:val="00641E78"/>
    <w:rsid w:val="006423F1"/>
    <w:rsid w:val="0064243F"/>
    <w:rsid w:val="006425CF"/>
    <w:rsid w:val="00642F76"/>
    <w:rsid w:val="00643CF2"/>
    <w:rsid w:val="00644022"/>
    <w:rsid w:val="0064408E"/>
    <w:rsid w:val="0064454D"/>
    <w:rsid w:val="00644C8C"/>
    <w:rsid w:val="006457FD"/>
    <w:rsid w:val="0064594B"/>
    <w:rsid w:val="00645EFD"/>
    <w:rsid w:val="00646867"/>
    <w:rsid w:val="00646B87"/>
    <w:rsid w:val="00646C99"/>
    <w:rsid w:val="00647050"/>
    <w:rsid w:val="00647873"/>
    <w:rsid w:val="00647886"/>
    <w:rsid w:val="006510B9"/>
    <w:rsid w:val="006511F9"/>
    <w:rsid w:val="00651561"/>
    <w:rsid w:val="00651B2B"/>
    <w:rsid w:val="006523E6"/>
    <w:rsid w:val="00652845"/>
    <w:rsid w:val="00652862"/>
    <w:rsid w:val="00652F0D"/>
    <w:rsid w:val="0065304B"/>
    <w:rsid w:val="00653B61"/>
    <w:rsid w:val="00654518"/>
    <w:rsid w:val="006546BD"/>
    <w:rsid w:val="00654988"/>
    <w:rsid w:val="006560CD"/>
    <w:rsid w:val="006565C6"/>
    <w:rsid w:val="006566D2"/>
    <w:rsid w:val="006569F7"/>
    <w:rsid w:val="00657DC4"/>
    <w:rsid w:val="00657F06"/>
    <w:rsid w:val="0066237E"/>
    <w:rsid w:val="006627D1"/>
    <w:rsid w:val="00662AE7"/>
    <w:rsid w:val="00662EAB"/>
    <w:rsid w:val="006631FD"/>
    <w:rsid w:val="006632A1"/>
    <w:rsid w:val="00663577"/>
    <w:rsid w:val="00663637"/>
    <w:rsid w:val="00663E86"/>
    <w:rsid w:val="00664C7B"/>
    <w:rsid w:val="00665559"/>
    <w:rsid w:val="00665D38"/>
    <w:rsid w:val="00665D5F"/>
    <w:rsid w:val="0066603F"/>
    <w:rsid w:val="00666A33"/>
    <w:rsid w:val="00666B0D"/>
    <w:rsid w:val="00666C95"/>
    <w:rsid w:val="00667A21"/>
    <w:rsid w:val="0067023F"/>
    <w:rsid w:val="00670A60"/>
    <w:rsid w:val="00670DCD"/>
    <w:rsid w:val="00671AAB"/>
    <w:rsid w:val="00671CEB"/>
    <w:rsid w:val="00672768"/>
    <w:rsid w:val="00672C38"/>
    <w:rsid w:val="00672CDF"/>
    <w:rsid w:val="00673040"/>
    <w:rsid w:val="00673278"/>
    <w:rsid w:val="006734CB"/>
    <w:rsid w:val="0067362E"/>
    <w:rsid w:val="0067459E"/>
    <w:rsid w:val="00674FC0"/>
    <w:rsid w:val="00674FF7"/>
    <w:rsid w:val="006757E4"/>
    <w:rsid w:val="006758E7"/>
    <w:rsid w:val="00676797"/>
    <w:rsid w:val="00676FDE"/>
    <w:rsid w:val="00677000"/>
    <w:rsid w:val="00677A4F"/>
    <w:rsid w:val="00677DAC"/>
    <w:rsid w:val="00677ED4"/>
    <w:rsid w:val="00677F21"/>
    <w:rsid w:val="0068093E"/>
    <w:rsid w:val="00680D16"/>
    <w:rsid w:val="00681056"/>
    <w:rsid w:val="0068109D"/>
    <w:rsid w:val="00681798"/>
    <w:rsid w:val="0068338E"/>
    <w:rsid w:val="00683484"/>
    <w:rsid w:val="006834F5"/>
    <w:rsid w:val="00683B59"/>
    <w:rsid w:val="0068475D"/>
    <w:rsid w:val="00685366"/>
    <w:rsid w:val="00685D90"/>
    <w:rsid w:val="00685EAF"/>
    <w:rsid w:val="006861BC"/>
    <w:rsid w:val="006863AF"/>
    <w:rsid w:val="0068688B"/>
    <w:rsid w:val="00687199"/>
    <w:rsid w:val="00687C94"/>
    <w:rsid w:val="00691217"/>
    <w:rsid w:val="006916E7"/>
    <w:rsid w:val="00692071"/>
    <w:rsid w:val="006929D4"/>
    <w:rsid w:val="00692D2A"/>
    <w:rsid w:val="00693036"/>
    <w:rsid w:val="006935E1"/>
    <w:rsid w:val="00693978"/>
    <w:rsid w:val="00693A21"/>
    <w:rsid w:val="00693AE8"/>
    <w:rsid w:val="00694137"/>
    <w:rsid w:val="0069428C"/>
    <w:rsid w:val="00694293"/>
    <w:rsid w:val="00694431"/>
    <w:rsid w:val="006954AE"/>
    <w:rsid w:val="00695B14"/>
    <w:rsid w:val="00695B17"/>
    <w:rsid w:val="00695F0E"/>
    <w:rsid w:val="006961AB"/>
    <w:rsid w:val="00696B74"/>
    <w:rsid w:val="0069736E"/>
    <w:rsid w:val="00697548"/>
    <w:rsid w:val="006A0B95"/>
    <w:rsid w:val="006A0D83"/>
    <w:rsid w:val="006A1775"/>
    <w:rsid w:val="006A1984"/>
    <w:rsid w:val="006A19FB"/>
    <w:rsid w:val="006A2598"/>
    <w:rsid w:val="006A2E23"/>
    <w:rsid w:val="006A2E9C"/>
    <w:rsid w:val="006A4166"/>
    <w:rsid w:val="006A609D"/>
    <w:rsid w:val="006A6173"/>
    <w:rsid w:val="006A621D"/>
    <w:rsid w:val="006A6767"/>
    <w:rsid w:val="006A6998"/>
    <w:rsid w:val="006A71C1"/>
    <w:rsid w:val="006A7695"/>
    <w:rsid w:val="006A76E5"/>
    <w:rsid w:val="006A79EC"/>
    <w:rsid w:val="006A7A5B"/>
    <w:rsid w:val="006A7B48"/>
    <w:rsid w:val="006B0E0B"/>
    <w:rsid w:val="006B10FB"/>
    <w:rsid w:val="006B1295"/>
    <w:rsid w:val="006B1360"/>
    <w:rsid w:val="006B1431"/>
    <w:rsid w:val="006B1469"/>
    <w:rsid w:val="006B170D"/>
    <w:rsid w:val="006B1D8B"/>
    <w:rsid w:val="006B2F8A"/>
    <w:rsid w:val="006B367F"/>
    <w:rsid w:val="006B6A89"/>
    <w:rsid w:val="006B6EAD"/>
    <w:rsid w:val="006B6F97"/>
    <w:rsid w:val="006B751C"/>
    <w:rsid w:val="006B7953"/>
    <w:rsid w:val="006B7C7E"/>
    <w:rsid w:val="006C083E"/>
    <w:rsid w:val="006C1019"/>
    <w:rsid w:val="006C17FE"/>
    <w:rsid w:val="006C2085"/>
    <w:rsid w:val="006C2246"/>
    <w:rsid w:val="006C29AB"/>
    <w:rsid w:val="006C3A57"/>
    <w:rsid w:val="006C3BA0"/>
    <w:rsid w:val="006C3DCD"/>
    <w:rsid w:val="006C41ED"/>
    <w:rsid w:val="006C4DB9"/>
    <w:rsid w:val="006C4E35"/>
    <w:rsid w:val="006C620A"/>
    <w:rsid w:val="006C6C8A"/>
    <w:rsid w:val="006C70FC"/>
    <w:rsid w:val="006C75A2"/>
    <w:rsid w:val="006D04C8"/>
    <w:rsid w:val="006D0B7F"/>
    <w:rsid w:val="006D0D59"/>
    <w:rsid w:val="006D0F5C"/>
    <w:rsid w:val="006D1458"/>
    <w:rsid w:val="006D1506"/>
    <w:rsid w:val="006D1A34"/>
    <w:rsid w:val="006D2B4A"/>
    <w:rsid w:val="006D30BC"/>
    <w:rsid w:val="006D444D"/>
    <w:rsid w:val="006D4974"/>
    <w:rsid w:val="006D4B6E"/>
    <w:rsid w:val="006D4DD4"/>
    <w:rsid w:val="006D527F"/>
    <w:rsid w:val="006D548A"/>
    <w:rsid w:val="006D553C"/>
    <w:rsid w:val="006D6A7E"/>
    <w:rsid w:val="006D7B54"/>
    <w:rsid w:val="006E0878"/>
    <w:rsid w:val="006E09BC"/>
    <w:rsid w:val="006E0DD2"/>
    <w:rsid w:val="006E1030"/>
    <w:rsid w:val="006E192C"/>
    <w:rsid w:val="006E271D"/>
    <w:rsid w:val="006E2CC4"/>
    <w:rsid w:val="006E3230"/>
    <w:rsid w:val="006E4270"/>
    <w:rsid w:val="006E4293"/>
    <w:rsid w:val="006E49A8"/>
    <w:rsid w:val="006E4B78"/>
    <w:rsid w:val="006E4E24"/>
    <w:rsid w:val="006E569E"/>
    <w:rsid w:val="006E5722"/>
    <w:rsid w:val="006E637B"/>
    <w:rsid w:val="006E63A6"/>
    <w:rsid w:val="006E66CA"/>
    <w:rsid w:val="006E6B4F"/>
    <w:rsid w:val="006E72D8"/>
    <w:rsid w:val="006E75D6"/>
    <w:rsid w:val="006E77DA"/>
    <w:rsid w:val="006F009E"/>
    <w:rsid w:val="006F04C6"/>
    <w:rsid w:val="006F06B3"/>
    <w:rsid w:val="006F0F11"/>
    <w:rsid w:val="006F155E"/>
    <w:rsid w:val="006F1DBF"/>
    <w:rsid w:val="006F2B69"/>
    <w:rsid w:val="006F2C2E"/>
    <w:rsid w:val="006F3BC9"/>
    <w:rsid w:val="006F3D72"/>
    <w:rsid w:val="006F449F"/>
    <w:rsid w:val="006F4633"/>
    <w:rsid w:val="006F4E85"/>
    <w:rsid w:val="006F5140"/>
    <w:rsid w:val="006F547A"/>
    <w:rsid w:val="006F5552"/>
    <w:rsid w:val="006F5A29"/>
    <w:rsid w:val="006F5D24"/>
    <w:rsid w:val="006F5D76"/>
    <w:rsid w:val="006F6623"/>
    <w:rsid w:val="006F6E31"/>
    <w:rsid w:val="006F74B1"/>
    <w:rsid w:val="006F7A3E"/>
    <w:rsid w:val="006F7DEF"/>
    <w:rsid w:val="007003EB"/>
    <w:rsid w:val="0070088A"/>
    <w:rsid w:val="00700A21"/>
    <w:rsid w:val="00700A2C"/>
    <w:rsid w:val="007014E2"/>
    <w:rsid w:val="00702323"/>
    <w:rsid w:val="00702FF2"/>
    <w:rsid w:val="00703467"/>
    <w:rsid w:val="007037BF"/>
    <w:rsid w:val="00704295"/>
    <w:rsid w:val="007047D2"/>
    <w:rsid w:val="00704D88"/>
    <w:rsid w:val="00704DAB"/>
    <w:rsid w:val="00704EA8"/>
    <w:rsid w:val="00704EC6"/>
    <w:rsid w:val="00705235"/>
    <w:rsid w:val="00705E56"/>
    <w:rsid w:val="007060F3"/>
    <w:rsid w:val="00706843"/>
    <w:rsid w:val="007077C2"/>
    <w:rsid w:val="0070785C"/>
    <w:rsid w:val="007079C1"/>
    <w:rsid w:val="00707ED0"/>
    <w:rsid w:val="007103A8"/>
    <w:rsid w:val="007103FA"/>
    <w:rsid w:val="0071067F"/>
    <w:rsid w:val="00710F15"/>
    <w:rsid w:val="00711286"/>
    <w:rsid w:val="00711783"/>
    <w:rsid w:val="0071202D"/>
    <w:rsid w:val="007127E2"/>
    <w:rsid w:val="007137DE"/>
    <w:rsid w:val="0071535E"/>
    <w:rsid w:val="00715E05"/>
    <w:rsid w:val="0071602F"/>
    <w:rsid w:val="0071622C"/>
    <w:rsid w:val="007168CD"/>
    <w:rsid w:val="007168D4"/>
    <w:rsid w:val="00716A88"/>
    <w:rsid w:val="00716E31"/>
    <w:rsid w:val="00717C67"/>
    <w:rsid w:val="007204DD"/>
    <w:rsid w:val="00720976"/>
    <w:rsid w:val="00721436"/>
    <w:rsid w:val="00721A4D"/>
    <w:rsid w:val="00721E41"/>
    <w:rsid w:val="0072263F"/>
    <w:rsid w:val="0072325F"/>
    <w:rsid w:val="007234CA"/>
    <w:rsid w:val="0072435D"/>
    <w:rsid w:val="0072455E"/>
    <w:rsid w:val="00724F64"/>
    <w:rsid w:val="00726101"/>
    <w:rsid w:val="00726877"/>
    <w:rsid w:val="00726B10"/>
    <w:rsid w:val="00727015"/>
    <w:rsid w:val="007272BC"/>
    <w:rsid w:val="0073037F"/>
    <w:rsid w:val="00730386"/>
    <w:rsid w:val="007303C0"/>
    <w:rsid w:val="007304A4"/>
    <w:rsid w:val="0073055A"/>
    <w:rsid w:val="0073135C"/>
    <w:rsid w:val="007316BF"/>
    <w:rsid w:val="007317A5"/>
    <w:rsid w:val="007321A0"/>
    <w:rsid w:val="00732559"/>
    <w:rsid w:val="007325A1"/>
    <w:rsid w:val="00732B3E"/>
    <w:rsid w:val="00732E1E"/>
    <w:rsid w:val="00733021"/>
    <w:rsid w:val="00733543"/>
    <w:rsid w:val="007344C9"/>
    <w:rsid w:val="007347F3"/>
    <w:rsid w:val="00735364"/>
    <w:rsid w:val="00735DC0"/>
    <w:rsid w:val="00735E2F"/>
    <w:rsid w:val="0073699C"/>
    <w:rsid w:val="00737758"/>
    <w:rsid w:val="00737C2C"/>
    <w:rsid w:val="007406E1"/>
    <w:rsid w:val="00740CB6"/>
    <w:rsid w:val="0074140D"/>
    <w:rsid w:val="00741468"/>
    <w:rsid w:val="0074178E"/>
    <w:rsid w:val="00741E0C"/>
    <w:rsid w:val="007422E2"/>
    <w:rsid w:val="007425A3"/>
    <w:rsid w:val="0074324E"/>
    <w:rsid w:val="007445C9"/>
    <w:rsid w:val="00744FA4"/>
    <w:rsid w:val="0074551B"/>
    <w:rsid w:val="007455AE"/>
    <w:rsid w:val="00745A63"/>
    <w:rsid w:val="00746990"/>
    <w:rsid w:val="00746AAF"/>
    <w:rsid w:val="00746DF4"/>
    <w:rsid w:val="0074736C"/>
    <w:rsid w:val="007475D4"/>
    <w:rsid w:val="0074769F"/>
    <w:rsid w:val="00747EE3"/>
    <w:rsid w:val="00750D16"/>
    <w:rsid w:val="00750D51"/>
    <w:rsid w:val="0075123E"/>
    <w:rsid w:val="00751C03"/>
    <w:rsid w:val="00752548"/>
    <w:rsid w:val="00752616"/>
    <w:rsid w:val="00752EF9"/>
    <w:rsid w:val="007530DC"/>
    <w:rsid w:val="007532A3"/>
    <w:rsid w:val="00754F18"/>
    <w:rsid w:val="00754F53"/>
    <w:rsid w:val="00755214"/>
    <w:rsid w:val="0075540A"/>
    <w:rsid w:val="00755714"/>
    <w:rsid w:val="00755745"/>
    <w:rsid w:val="0075627D"/>
    <w:rsid w:val="00757151"/>
    <w:rsid w:val="00757529"/>
    <w:rsid w:val="00760182"/>
    <w:rsid w:val="00760BDD"/>
    <w:rsid w:val="007614CD"/>
    <w:rsid w:val="00761B0A"/>
    <w:rsid w:val="00762F1F"/>
    <w:rsid w:val="00763436"/>
    <w:rsid w:val="00764126"/>
    <w:rsid w:val="007650FA"/>
    <w:rsid w:val="0076550F"/>
    <w:rsid w:val="00765678"/>
    <w:rsid w:val="00765F9E"/>
    <w:rsid w:val="00766228"/>
    <w:rsid w:val="00766348"/>
    <w:rsid w:val="00766C2D"/>
    <w:rsid w:val="00766DE5"/>
    <w:rsid w:val="00767321"/>
    <w:rsid w:val="007674B9"/>
    <w:rsid w:val="00767A35"/>
    <w:rsid w:val="00767A9E"/>
    <w:rsid w:val="00767C77"/>
    <w:rsid w:val="00767FC6"/>
    <w:rsid w:val="0077010A"/>
    <w:rsid w:val="00770501"/>
    <w:rsid w:val="007714A6"/>
    <w:rsid w:val="007719F5"/>
    <w:rsid w:val="00771F5A"/>
    <w:rsid w:val="007721C4"/>
    <w:rsid w:val="00772328"/>
    <w:rsid w:val="00772AB8"/>
    <w:rsid w:val="0077319E"/>
    <w:rsid w:val="00773517"/>
    <w:rsid w:val="00773D81"/>
    <w:rsid w:val="00774498"/>
    <w:rsid w:val="00774A9D"/>
    <w:rsid w:val="00774E44"/>
    <w:rsid w:val="00775FC7"/>
    <w:rsid w:val="00776521"/>
    <w:rsid w:val="00776D0D"/>
    <w:rsid w:val="00776D52"/>
    <w:rsid w:val="0077730B"/>
    <w:rsid w:val="00777BB6"/>
    <w:rsid w:val="00777CC4"/>
    <w:rsid w:val="00780094"/>
    <w:rsid w:val="00780E21"/>
    <w:rsid w:val="00780F87"/>
    <w:rsid w:val="007817E1"/>
    <w:rsid w:val="00781D36"/>
    <w:rsid w:val="00781E6F"/>
    <w:rsid w:val="00782C3D"/>
    <w:rsid w:val="00783823"/>
    <w:rsid w:val="00783D07"/>
    <w:rsid w:val="00784379"/>
    <w:rsid w:val="00784567"/>
    <w:rsid w:val="00785288"/>
    <w:rsid w:val="0078529A"/>
    <w:rsid w:val="00786083"/>
    <w:rsid w:val="007871E5"/>
    <w:rsid w:val="00787B31"/>
    <w:rsid w:val="00787F7F"/>
    <w:rsid w:val="007900D0"/>
    <w:rsid w:val="007901E6"/>
    <w:rsid w:val="00790218"/>
    <w:rsid w:val="0079028D"/>
    <w:rsid w:val="0079063F"/>
    <w:rsid w:val="007907E4"/>
    <w:rsid w:val="007908D3"/>
    <w:rsid w:val="00790C9D"/>
    <w:rsid w:val="007910FD"/>
    <w:rsid w:val="0079116A"/>
    <w:rsid w:val="0079175C"/>
    <w:rsid w:val="00792445"/>
    <w:rsid w:val="007928FC"/>
    <w:rsid w:val="00792B38"/>
    <w:rsid w:val="00792BAC"/>
    <w:rsid w:val="00792C60"/>
    <w:rsid w:val="00792F1B"/>
    <w:rsid w:val="00793157"/>
    <w:rsid w:val="007941D5"/>
    <w:rsid w:val="00794F97"/>
    <w:rsid w:val="007954F1"/>
    <w:rsid w:val="00795522"/>
    <w:rsid w:val="00795D8E"/>
    <w:rsid w:val="00796191"/>
    <w:rsid w:val="007962C3"/>
    <w:rsid w:val="00796674"/>
    <w:rsid w:val="00797250"/>
    <w:rsid w:val="00797676"/>
    <w:rsid w:val="007A0654"/>
    <w:rsid w:val="007A0CAC"/>
    <w:rsid w:val="007A0DCD"/>
    <w:rsid w:val="007A24D2"/>
    <w:rsid w:val="007A2BA9"/>
    <w:rsid w:val="007A2BC7"/>
    <w:rsid w:val="007A2BCF"/>
    <w:rsid w:val="007A3B09"/>
    <w:rsid w:val="007A3BAC"/>
    <w:rsid w:val="007A40A7"/>
    <w:rsid w:val="007A48C3"/>
    <w:rsid w:val="007A48FB"/>
    <w:rsid w:val="007A4B58"/>
    <w:rsid w:val="007A4DE9"/>
    <w:rsid w:val="007A53EF"/>
    <w:rsid w:val="007A58C5"/>
    <w:rsid w:val="007A58D0"/>
    <w:rsid w:val="007A5931"/>
    <w:rsid w:val="007A7481"/>
    <w:rsid w:val="007A7DA0"/>
    <w:rsid w:val="007B00B3"/>
    <w:rsid w:val="007B0251"/>
    <w:rsid w:val="007B032A"/>
    <w:rsid w:val="007B08EB"/>
    <w:rsid w:val="007B0977"/>
    <w:rsid w:val="007B0CED"/>
    <w:rsid w:val="007B1258"/>
    <w:rsid w:val="007B18FB"/>
    <w:rsid w:val="007B239D"/>
    <w:rsid w:val="007B26B2"/>
    <w:rsid w:val="007B2DA1"/>
    <w:rsid w:val="007B3954"/>
    <w:rsid w:val="007B3A31"/>
    <w:rsid w:val="007B40F4"/>
    <w:rsid w:val="007B4686"/>
    <w:rsid w:val="007B54E3"/>
    <w:rsid w:val="007B5CA2"/>
    <w:rsid w:val="007B6303"/>
    <w:rsid w:val="007B6E4C"/>
    <w:rsid w:val="007B71F7"/>
    <w:rsid w:val="007C03CE"/>
    <w:rsid w:val="007C07C7"/>
    <w:rsid w:val="007C0AF3"/>
    <w:rsid w:val="007C0C47"/>
    <w:rsid w:val="007C1553"/>
    <w:rsid w:val="007C1A6C"/>
    <w:rsid w:val="007C1DB4"/>
    <w:rsid w:val="007C216A"/>
    <w:rsid w:val="007C261E"/>
    <w:rsid w:val="007C2733"/>
    <w:rsid w:val="007C28B8"/>
    <w:rsid w:val="007C2939"/>
    <w:rsid w:val="007C33BF"/>
    <w:rsid w:val="007C3481"/>
    <w:rsid w:val="007C3859"/>
    <w:rsid w:val="007C48F1"/>
    <w:rsid w:val="007C5123"/>
    <w:rsid w:val="007C5CD4"/>
    <w:rsid w:val="007C62A7"/>
    <w:rsid w:val="007C6504"/>
    <w:rsid w:val="007C69F7"/>
    <w:rsid w:val="007C6D4E"/>
    <w:rsid w:val="007C7191"/>
    <w:rsid w:val="007C7741"/>
    <w:rsid w:val="007C7C2A"/>
    <w:rsid w:val="007D0ABC"/>
    <w:rsid w:val="007D0C64"/>
    <w:rsid w:val="007D1209"/>
    <w:rsid w:val="007D1415"/>
    <w:rsid w:val="007D1475"/>
    <w:rsid w:val="007D1506"/>
    <w:rsid w:val="007D1C92"/>
    <w:rsid w:val="007D1DB9"/>
    <w:rsid w:val="007D225A"/>
    <w:rsid w:val="007D2E59"/>
    <w:rsid w:val="007D2F2E"/>
    <w:rsid w:val="007D31FC"/>
    <w:rsid w:val="007D3260"/>
    <w:rsid w:val="007D3958"/>
    <w:rsid w:val="007D3977"/>
    <w:rsid w:val="007D4450"/>
    <w:rsid w:val="007D46B3"/>
    <w:rsid w:val="007D4C0C"/>
    <w:rsid w:val="007D4E10"/>
    <w:rsid w:val="007D4FB6"/>
    <w:rsid w:val="007D5735"/>
    <w:rsid w:val="007D63D4"/>
    <w:rsid w:val="007D6EDF"/>
    <w:rsid w:val="007D7D4F"/>
    <w:rsid w:val="007E1212"/>
    <w:rsid w:val="007E1DA8"/>
    <w:rsid w:val="007E2924"/>
    <w:rsid w:val="007E2B06"/>
    <w:rsid w:val="007E2CF9"/>
    <w:rsid w:val="007E2DF4"/>
    <w:rsid w:val="007E4325"/>
    <w:rsid w:val="007E5243"/>
    <w:rsid w:val="007E58DE"/>
    <w:rsid w:val="007E681D"/>
    <w:rsid w:val="007E753A"/>
    <w:rsid w:val="007E7755"/>
    <w:rsid w:val="007E7917"/>
    <w:rsid w:val="007F11B5"/>
    <w:rsid w:val="007F16E2"/>
    <w:rsid w:val="007F1D09"/>
    <w:rsid w:val="007F222E"/>
    <w:rsid w:val="007F328E"/>
    <w:rsid w:val="007F3422"/>
    <w:rsid w:val="007F42EF"/>
    <w:rsid w:val="007F441D"/>
    <w:rsid w:val="007F4422"/>
    <w:rsid w:val="007F457F"/>
    <w:rsid w:val="007F475D"/>
    <w:rsid w:val="007F5001"/>
    <w:rsid w:val="007F5006"/>
    <w:rsid w:val="007F638F"/>
    <w:rsid w:val="007F6A4B"/>
    <w:rsid w:val="007F6EC3"/>
    <w:rsid w:val="007F74EF"/>
    <w:rsid w:val="007F78B3"/>
    <w:rsid w:val="008001AD"/>
    <w:rsid w:val="008009BE"/>
    <w:rsid w:val="00800C22"/>
    <w:rsid w:val="008012CA"/>
    <w:rsid w:val="0080163C"/>
    <w:rsid w:val="00801D1E"/>
    <w:rsid w:val="0080267D"/>
    <w:rsid w:val="008028AE"/>
    <w:rsid w:val="008033F0"/>
    <w:rsid w:val="00803677"/>
    <w:rsid w:val="0080416F"/>
    <w:rsid w:val="00804179"/>
    <w:rsid w:val="00804940"/>
    <w:rsid w:val="008053A2"/>
    <w:rsid w:val="008055A9"/>
    <w:rsid w:val="0080571B"/>
    <w:rsid w:val="008060D6"/>
    <w:rsid w:val="00806287"/>
    <w:rsid w:val="0080648E"/>
    <w:rsid w:val="008065BE"/>
    <w:rsid w:val="008066E7"/>
    <w:rsid w:val="00810498"/>
    <w:rsid w:val="00811559"/>
    <w:rsid w:val="00811C3D"/>
    <w:rsid w:val="00811CE0"/>
    <w:rsid w:val="00811DB9"/>
    <w:rsid w:val="0081216A"/>
    <w:rsid w:val="0081236D"/>
    <w:rsid w:val="00812CD3"/>
    <w:rsid w:val="00813446"/>
    <w:rsid w:val="00813809"/>
    <w:rsid w:val="00813A58"/>
    <w:rsid w:val="00814803"/>
    <w:rsid w:val="0081485D"/>
    <w:rsid w:val="0081494C"/>
    <w:rsid w:val="0081601B"/>
    <w:rsid w:val="00816D1C"/>
    <w:rsid w:val="008172EB"/>
    <w:rsid w:val="008172ED"/>
    <w:rsid w:val="008176FC"/>
    <w:rsid w:val="008178E1"/>
    <w:rsid w:val="00820B96"/>
    <w:rsid w:val="00821741"/>
    <w:rsid w:val="00821C42"/>
    <w:rsid w:val="00822EBC"/>
    <w:rsid w:val="00823065"/>
    <w:rsid w:val="00823343"/>
    <w:rsid w:val="0082415D"/>
    <w:rsid w:val="00826444"/>
    <w:rsid w:val="00827203"/>
    <w:rsid w:val="008278B3"/>
    <w:rsid w:val="00827AF0"/>
    <w:rsid w:val="00827B82"/>
    <w:rsid w:val="008317E2"/>
    <w:rsid w:val="0083187C"/>
    <w:rsid w:val="008329E1"/>
    <w:rsid w:val="00832E91"/>
    <w:rsid w:val="00833386"/>
    <w:rsid w:val="00833569"/>
    <w:rsid w:val="0083370C"/>
    <w:rsid w:val="008339CC"/>
    <w:rsid w:val="00834120"/>
    <w:rsid w:val="00834664"/>
    <w:rsid w:val="0083492A"/>
    <w:rsid w:val="00834B79"/>
    <w:rsid w:val="00834E74"/>
    <w:rsid w:val="008352E5"/>
    <w:rsid w:val="008353F4"/>
    <w:rsid w:val="00835FD9"/>
    <w:rsid w:val="00836284"/>
    <w:rsid w:val="008363D9"/>
    <w:rsid w:val="00836B66"/>
    <w:rsid w:val="00836EE9"/>
    <w:rsid w:val="00837070"/>
    <w:rsid w:val="0083718D"/>
    <w:rsid w:val="00837819"/>
    <w:rsid w:val="0083787B"/>
    <w:rsid w:val="0084016D"/>
    <w:rsid w:val="00840B87"/>
    <w:rsid w:val="0084140C"/>
    <w:rsid w:val="008416E2"/>
    <w:rsid w:val="00841850"/>
    <w:rsid w:val="00841D14"/>
    <w:rsid w:val="00841F10"/>
    <w:rsid w:val="008432E9"/>
    <w:rsid w:val="00843547"/>
    <w:rsid w:val="0084362F"/>
    <w:rsid w:val="00843D03"/>
    <w:rsid w:val="00844215"/>
    <w:rsid w:val="0084460B"/>
    <w:rsid w:val="00845934"/>
    <w:rsid w:val="00845AD6"/>
    <w:rsid w:val="008463FC"/>
    <w:rsid w:val="0084759C"/>
    <w:rsid w:val="008478DA"/>
    <w:rsid w:val="00847946"/>
    <w:rsid w:val="00847B62"/>
    <w:rsid w:val="008509A8"/>
    <w:rsid w:val="00850FE8"/>
    <w:rsid w:val="008512CD"/>
    <w:rsid w:val="0085155D"/>
    <w:rsid w:val="008515F0"/>
    <w:rsid w:val="008515F4"/>
    <w:rsid w:val="00851A9D"/>
    <w:rsid w:val="00851ADB"/>
    <w:rsid w:val="00851BAB"/>
    <w:rsid w:val="00851CE0"/>
    <w:rsid w:val="008527DB"/>
    <w:rsid w:val="00852EF7"/>
    <w:rsid w:val="008537C5"/>
    <w:rsid w:val="00853FBD"/>
    <w:rsid w:val="008541F5"/>
    <w:rsid w:val="00854C8C"/>
    <w:rsid w:val="00854E02"/>
    <w:rsid w:val="00855565"/>
    <w:rsid w:val="008567C2"/>
    <w:rsid w:val="00856DFF"/>
    <w:rsid w:val="00856EBA"/>
    <w:rsid w:val="00856ED8"/>
    <w:rsid w:val="0085731E"/>
    <w:rsid w:val="008576CF"/>
    <w:rsid w:val="00857DF6"/>
    <w:rsid w:val="00860399"/>
    <w:rsid w:val="00861235"/>
    <w:rsid w:val="008613CE"/>
    <w:rsid w:val="008619D0"/>
    <w:rsid w:val="00861AC7"/>
    <w:rsid w:val="00861D59"/>
    <w:rsid w:val="00862477"/>
    <w:rsid w:val="008632FF"/>
    <w:rsid w:val="00863979"/>
    <w:rsid w:val="008639B6"/>
    <w:rsid w:val="00864115"/>
    <w:rsid w:val="00864F71"/>
    <w:rsid w:val="00864F86"/>
    <w:rsid w:val="00865844"/>
    <w:rsid w:val="00865852"/>
    <w:rsid w:val="00866162"/>
    <w:rsid w:val="00866863"/>
    <w:rsid w:val="00867424"/>
    <w:rsid w:val="00867767"/>
    <w:rsid w:val="008677E8"/>
    <w:rsid w:val="00867B90"/>
    <w:rsid w:val="008701CB"/>
    <w:rsid w:val="00871CD3"/>
    <w:rsid w:val="00872B1F"/>
    <w:rsid w:val="00872BC7"/>
    <w:rsid w:val="008733B4"/>
    <w:rsid w:val="008736E4"/>
    <w:rsid w:val="0087506B"/>
    <w:rsid w:val="008751CA"/>
    <w:rsid w:val="00876CCA"/>
    <w:rsid w:val="00877964"/>
    <w:rsid w:val="0088055D"/>
    <w:rsid w:val="0088069D"/>
    <w:rsid w:val="00880B27"/>
    <w:rsid w:val="0088182F"/>
    <w:rsid w:val="00882586"/>
    <w:rsid w:val="00882A6D"/>
    <w:rsid w:val="008830C2"/>
    <w:rsid w:val="00883496"/>
    <w:rsid w:val="00883F96"/>
    <w:rsid w:val="008840B2"/>
    <w:rsid w:val="00884217"/>
    <w:rsid w:val="00884578"/>
    <w:rsid w:val="00884778"/>
    <w:rsid w:val="0088623A"/>
    <w:rsid w:val="008866AE"/>
    <w:rsid w:val="00886CD4"/>
    <w:rsid w:val="008873E7"/>
    <w:rsid w:val="00887A1A"/>
    <w:rsid w:val="00887A27"/>
    <w:rsid w:val="008903A0"/>
    <w:rsid w:val="00890F76"/>
    <w:rsid w:val="00890FEA"/>
    <w:rsid w:val="008912E2"/>
    <w:rsid w:val="00891610"/>
    <w:rsid w:val="00891DCA"/>
    <w:rsid w:val="00892792"/>
    <w:rsid w:val="0089287B"/>
    <w:rsid w:val="00892DFE"/>
    <w:rsid w:val="00893267"/>
    <w:rsid w:val="0089348E"/>
    <w:rsid w:val="0089396F"/>
    <w:rsid w:val="00893A5C"/>
    <w:rsid w:val="00893BD0"/>
    <w:rsid w:val="00893DFB"/>
    <w:rsid w:val="00894478"/>
    <w:rsid w:val="00894F75"/>
    <w:rsid w:val="00895355"/>
    <w:rsid w:val="008953DD"/>
    <w:rsid w:val="00895C45"/>
    <w:rsid w:val="00896218"/>
    <w:rsid w:val="008962B2"/>
    <w:rsid w:val="00896E65"/>
    <w:rsid w:val="00896EBF"/>
    <w:rsid w:val="00897031"/>
    <w:rsid w:val="0089738C"/>
    <w:rsid w:val="008A02F0"/>
    <w:rsid w:val="008A04D8"/>
    <w:rsid w:val="008A04E6"/>
    <w:rsid w:val="008A0B82"/>
    <w:rsid w:val="008A106B"/>
    <w:rsid w:val="008A1873"/>
    <w:rsid w:val="008A1D49"/>
    <w:rsid w:val="008A1DC7"/>
    <w:rsid w:val="008A1F26"/>
    <w:rsid w:val="008A27B7"/>
    <w:rsid w:val="008A2DD4"/>
    <w:rsid w:val="008A3A99"/>
    <w:rsid w:val="008A3B84"/>
    <w:rsid w:val="008A4051"/>
    <w:rsid w:val="008A42F4"/>
    <w:rsid w:val="008A445F"/>
    <w:rsid w:val="008A47CF"/>
    <w:rsid w:val="008A4903"/>
    <w:rsid w:val="008A50A9"/>
    <w:rsid w:val="008A5880"/>
    <w:rsid w:val="008A6078"/>
    <w:rsid w:val="008A61A3"/>
    <w:rsid w:val="008A6499"/>
    <w:rsid w:val="008A6740"/>
    <w:rsid w:val="008A68BA"/>
    <w:rsid w:val="008A738A"/>
    <w:rsid w:val="008A75B8"/>
    <w:rsid w:val="008A7A8F"/>
    <w:rsid w:val="008B0734"/>
    <w:rsid w:val="008B07AE"/>
    <w:rsid w:val="008B0B6B"/>
    <w:rsid w:val="008B0DD3"/>
    <w:rsid w:val="008B14AD"/>
    <w:rsid w:val="008B15E0"/>
    <w:rsid w:val="008B1C3E"/>
    <w:rsid w:val="008B1C90"/>
    <w:rsid w:val="008B1DB0"/>
    <w:rsid w:val="008B2112"/>
    <w:rsid w:val="008B22B7"/>
    <w:rsid w:val="008B22E1"/>
    <w:rsid w:val="008B3153"/>
    <w:rsid w:val="008B38C3"/>
    <w:rsid w:val="008B3C2E"/>
    <w:rsid w:val="008B52D4"/>
    <w:rsid w:val="008B5675"/>
    <w:rsid w:val="008B6950"/>
    <w:rsid w:val="008B6B90"/>
    <w:rsid w:val="008B7969"/>
    <w:rsid w:val="008C0DA5"/>
    <w:rsid w:val="008C0E41"/>
    <w:rsid w:val="008C1491"/>
    <w:rsid w:val="008C1A7B"/>
    <w:rsid w:val="008C2237"/>
    <w:rsid w:val="008C279E"/>
    <w:rsid w:val="008C2A59"/>
    <w:rsid w:val="008C51A5"/>
    <w:rsid w:val="008C52BF"/>
    <w:rsid w:val="008C62D8"/>
    <w:rsid w:val="008C7161"/>
    <w:rsid w:val="008C7FFA"/>
    <w:rsid w:val="008D0957"/>
    <w:rsid w:val="008D0D84"/>
    <w:rsid w:val="008D0EF7"/>
    <w:rsid w:val="008D177D"/>
    <w:rsid w:val="008D198D"/>
    <w:rsid w:val="008D2BDE"/>
    <w:rsid w:val="008D2C7E"/>
    <w:rsid w:val="008D2FED"/>
    <w:rsid w:val="008D4429"/>
    <w:rsid w:val="008D45F3"/>
    <w:rsid w:val="008D48D3"/>
    <w:rsid w:val="008D5793"/>
    <w:rsid w:val="008D6A08"/>
    <w:rsid w:val="008D7FC8"/>
    <w:rsid w:val="008E0B93"/>
    <w:rsid w:val="008E1195"/>
    <w:rsid w:val="008E17F1"/>
    <w:rsid w:val="008E20E8"/>
    <w:rsid w:val="008E2B73"/>
    <w:rsid w:val="008E2BAA"/>
    <w:rsid w:val="008E2F4D"/>
    <w:rsid w:val="008E3055"/>
    <w:rsid w:val="008E3B06"/>
    <w:rsid w:val="008E4242"/>
    <w:rsid w:val="008E541E"/>
    <w:rsid w:val="008E546E"/>
    <w:rsid w:val="008E5EA7"/>
    <w:rsid w:val="008E61E2"/>
    <w:rsid w:val="008E6CDA"/>
    <w:rsid w:val="008E6D75"/>
    <w:rsid w:val="008E7087"/>
    <w:rsid w:val="008E772D"/>
    <w:rsid w:val="008E795E"/>
    <w:rsid w:val="008E7BB7"/>
    <w:rsid w:val="008E7C00"/>
    <w:rsid w:val="008E7C30"/>
    <w:rsid w:val="008E7EBC"/>
    <w:rsid w:val="008E7F43"/>
    <w:rsid w:val="008F0411"/>
    <w:rsid w:val="008F04FC"/>
    <w:rsid w:val="008F06AB"/>
    <w:rsid w:val="008F06FF"/>
    <w:rsid w:val="008F0B86"/>
    <w:rsid w:val="008F0C2E"/>
    <w:rsid w:val="008F0C8E"/>
    <w:rsid w:val="008F12D6"/>
    <w:rsid w:val="008F1C0A"/>
    <w:rsid w:val="008F2449"/>
    <w:rsid w:val="008F2AC9"/>
    <w:rsid w:val="008F2C09"/>
    <w:rsid w:val="008F3131"/>
    <w:rsid w:val="008F318A"/>
    <w:rsid w:val="008F3216"/>
    <w:rsid w:val="008F3262"/>
    <w:rsid w:val="008F36A6"/>
    <w:rsid w:val="008F36DA"/>
    <w:rsid w:val="008F3881"/>
    <w:rsid w:val="008F3ECC"/>
    <w:rsid w:val="008F4360"/>
    <w:rsid w:val="008F49B1"/>
    <w:rsid w:val="008F4D7B"/>
    <w:rsid w:val="008F5323"/>
    <w:rsid w:val="008F5EA2"/>
    <w:rsid w:val="008F66F4"/>
    <w:rsid w:val="008F75F8"/>
    <w:rsid w:val="008F7DF1"/>
    <w:rsid w:val="00900996"/>
    <w:rsid w:val="00900D29"/>
    <w:rsid w:val="00901AA1"/>
    <w:rsid w:val="00901BF3"/>
    <w:rsid w:val="0090280D"/>
    <w:rsid w:val="00902AFB"/>
    <w:rsid w:val="009033BE"/>
    <w:rsid w:val="009035C1"/>
    <w:rsid w:val="009039A0"/>
    <w:rsid w:val="009041A7"/>
    <w:rsid w:val="009042DC"/>
    <w:rsid w:val="00904472"/>
    <w:rsid w:val="00904A1B"/>
    <w:rsid w:val="00904D80"/>
    <w:rsid w:val="0090525E"/>
    <w:rsid w:val="009056E1"/>
    <w:rsid w:val="00905E19"/>
    <w:rsid w:val="00906657"/>
    <w:rsid w:val="00906732"/>
    <w:rsid w:val="00907B5E"/>
    <w:rsid w:val="00907DBC"/>
    <w:rsid w:val="00907FD7"/>
    <w:rsid w:val="00910661"/>
    <w:rsid w:val="00910983"/>
    <w:rsid w:val="00911858"/>
    <w:rsid w:val="00912609"/>
    <w:rsid w:val="00912D42"/>
    <w:rsid w:val="00912F39"/>
    <w:rsid w:val="0091350E"/>
    <w:rsid w:val="00913BA7"/>
    <w:rsid w:val="00913CF7"/>
    <w:rsid w:val="009145DA"/>
    <w:rsid w:val="009149DF"/>
    <w:rsid w:val="00914C36"/>
    <w:rsid w:val="00914E66"/>
    <w:rsid w:val="009154DE"/>
    <w:rsid w:val="00915638"/>
    <w:rsid w:val="00915DAC"/>
    <w:rsid w:val="009167F3"/>
    <w:rsid w:val="00917734"/>
    <w:rsid w:val="00917983"/>
    <w:rsid w:val="00920709"/>
    <w:rsid w:val="0092118B"/>
    <w:rsid w:val="0092146F"/>
    <w:rsid w:val="0092178E"/>
    <w:rsid w:val="00921A69"/>
    <w:rsid w:val="00921C45"/>
    <w:rsid w:val="00921CF5"/>
    <w:rsid w:val="009221A0"/>
    <w:rsid w:val="0092220D"/>
    <w:rsid w:val="009228FA"/>
    <w:rsid w:val="0092305A"/>
    <w:rsid w:val="0092332C"/>
    <w:rsid w:val="00923D9D"/>
    <w:rsid w:val="00923FD8"/>
    <w:rsid w:val="00924053"/>
    <w:rsid w:val="00924157"/>
    <w:rsid w:val="0092440B"/>
    <w:rsid w:val="00924582"/>
    <w:rsid w:val="009248F5"/>
    <w:rsid w:val="00924C92"/>
    <w:rsid w:val="00924FD3"/>
    <w:rsid w:val="00925672"/>
    <w:rsid w:val="00925EC8"/>
    <w:rsid w:val="00926B26"/>
    <w:rsid w:val="00927107"/>
    <w:rsid w:val="0092715A"/>
    <w:rsid w:val="009277F8"/>
    <w:rsid w:val="00927968"/>
    <w:rsid w:val="009279FD"/>
    <w:rsid w:val="00930365"/>
    <w:rsid w:val="0093036B"/>
    <w:rsid w:val="00931E7F"/>
    <w:rsid w:val="0093213F"/>
    <w:rsid w:val="009333D3"/>
    <w:rsid w:val="009334BC"/>
    <w:rsid w:val="0093357A"/>
    <w:rsid w:val="00933A31"/>
    <w:rsid w:val="00934553"/>
    <w:rsid w:val="009355AB"/>
    <w:rsid w:val="00935CF4"/>
    <w:rsid w:val="009361B5"/>
    <w:rsid w:val="00936A2D"/>
    <w:rsid w:val="00936C6A"/>
    <w:rsid w:val="0093700C"/>
    <w:rsid w:val="009375DF"/>
    <w:rsid w:val="00940229"/>
    <w:rsid w:val="00940619"/>
    <w:rsid w:val="009413C8"/>
    <w:rsid w:val="009415D7"/>
    <w:rsid w:val="009418A4"/>
    <w:rsid w:val="00942242"/>
    <w:rsid w:val="0094249F"/>
    <w:rsid w:val="009434E9"/>
    <w:rsid w:val="00943848"/>
    <w:rsid w:val="00944171"/>
    <w:rsid w:val="009454D3"/>
    <w:rsid w:val="00945B75"/>
    <w:rsid w:val="00945D09"/>
    <w:rsid w:val="0094613B"/>
    <w:rsid w:val="009469CA"/>
    <w:rsid w:val="00946B14"/>
    <w:rsid w:val="00946B8A"/>
    <w:rsid w:val="00946D76"/>
    <w:rsid w:val="00947681"/>
    <w:rsid w:val="00950351"/>
    <w:rsid w:val="00950393"/>
    <w:rsid w:val="00950B09"/>
    <w:rsid w:val="00951278"/>
    <w:rsid w:val="00951F6D"/>
    <w:rsid w:val="00952132"/>
    <w:rsid w:val="00952147"/>
    <w:rsid w:val="00952A5B"/>
    <w:rsid w:val="00952C17"/>
    <w:rsid w:val="00952D1C"/>
    <w:rsid w:val="00952E1E"/>
    <w:rsid w:val="00953138"/>
    <w:rsid w:val="00953AEF"/>
    <w:rsid w:val="00953D1A"/>
    <w:rsid w:val="00954063"/>
    <w:rsid w:val="009542C7"/>
    <w:rsid w:val="0095431E"/>
    <w:rsid w:val="00954E2B"/>
    <w:rsid w:val="00954E49"/>
    <w:rsid w:val="009554CE"/>
    <w:rsid w:val="009563B8"/>
    <w:rsid w:val="009564C1"/>
    <w:rsid w:val="009569AB"/>
    <w:rsid w:val="009569B0"/>
    <w:rsid w:val="00956B52"/>
    <w:rsid w:val="009570E4"/>
    <w:rsid w:val="00957DE5"/>
    <w:rsid w:val="00957F19"/>
    <w:rsid w:val="0096043B"/>
    <w:rsid w:val="00961144"/>
    <w:rsid w:val="00961254"/>
    <w:rsid w:val="009613B9"/>
    <w:rsid w:val="009613FC"/>
    <w:rsid w:val="009614B7"/>
    <w:rsid w:val="009614C4"/>
    <w:rsid w:val="00961DB2"/>
    <w:rsid w:val="00961E25"/>
    <w:rsid w:val="009620BB"/>
    <w:rsid w:val="009624A6"/>
    <w:rsid w:val="00962766"/>
    <w:rsid w:val="009627D7"/>
    <w:rsid w:val="009628A1"/>
    <w:rsid w:val="00962AAB"/>
    <w:rsid w:val="00962C4A"/>
    <w:rsid w:val="009630BF"/>
    <w:rsid w:val="009631A8"/>
    <w:rsid w:val="0096325A"/>
    <w:rsid w:val="009639A7"/>
    <w:rsid w:val="00963EBD"/>
    <w:rsid w:val="00964DF1"/>
    <w:rsid w:val="00964FE9"/>
    <w:rsid w:val="009653C5"/>
    <w:rsid w:val="009653FE"/>
    <w:rsid w:val="0096616C"/>
    <w:rsid w:val="009662A0"/>
    <w:rsid w:val="009665C9"/>
    <w:rsid w:val="00966AF1"/>
    <w:rsid w:val="00966D48"/>
    <w:rsid w:val="009671FD"/>
    <w:rsid w:val="0097020E"/>
    <w:rsid w:val="00971563"/>
    <w:rsid w:val="00972041"/>
    <w:rsid w:val="009723AD"/>
    <w:rsid w:val="0097322F"/>
    <w:rsid w:val="00973761"/>
    <w:rsid w:val="00973AB8"/>
    <w:rsid w:val="00973C4D"/>
    <w:rsid w:val="0097410E"/>
    <w:rsid w:val="00974A80"/>
    <w:rsid w:val="00974BB9"/>
    <w:rsid w:val="00974E0B"/>
    <w:rsid w:val="00975041"/>
    <w:rsid w:val="009756B8"/>
    <w:rsid w:val="009756DC"/>
    <w:rsid w:val="0097640F"/>
    <w:rsid w:val="00977FAB"/>
    <w:rsid w:val="00980695"/>
    <w:rsid w:val="00981124"/>
    <w:rsid w:val="00981282"/>
    <w:rsid w:val="009813F4"/>
    <w:rsid w:val="009819A7"/>
    <w:rsid w:val="00981BD6"/>
    <w:rsid w:val="009820AD"/>
    <w:rsid w:val="009824FD"/>
    <w:rsid w:val="00982C5B"/>
    <w:rsid w:val="00982E2D"/>
    <w:rsid w:val="009832C2"/>
    <w:rsid w:val="00983BD8"/>
    <w:rsid w:val="009849B2"/>
    <w:rsid w:val="009857EE"/>
    <w:rsid w:val="009859E7"/>
    <w:rsid w:val="00985CF8"/>
    <w:rsid w:val="00986123"/>
    <w:rsid w:val="0098653D"/>
    <w:rsid w:val="00986B64"/>
    <w:rsid w:val="00986C22"/>
    <w:rsid w:val="00986FFF"/>
    <w:rsid w:val="009873FE"/>
    <w:rsid w:val="009908BE"/>
    <w:rsid w:val="00991224"/>
    <w:rsid w:val="0099122D"/>
    <w:rsid w:val="0099126F"/>
    <w:rsid w:val="009919D6"/>
    <w:rsid w:val="00994237"/>
    <w:rsid w:val="009944CB"/>
    <w:rsid w:val="009958E2"/>
    <w:rsid w:val="0099698A"/>
    <w:rsid w:val="00996A67"/>
    <w:rsid w:val="00996E34"/>
    <w:rsid w:val="009A0497"/>
    <w:rsid w:val="009A0B7F"/>
    <w:rsid w:val="009A1180"/>
    <w:rsid w:val="009A11B0"/>
    <w:rsid w:val="009A1546"/>
    <w:rsid w:val="009A368E"/>
    <w:rsid w:val="009A36EB"/>
    <w:rsid w:val="009A3C3D"/>
    <w:rsid w:val="009A3CC4"/>
    <w:rsid w:val="009A5D90"/>
    <w:rsid w:val="009A6139"/>
    <w:rsid w:val="009B0332"/>
    <w:rsid w:val="009B0738"/>
    <w:rsid w:val="009B1269"/>
    <w:rsid w:val="009B1E41"/>
    <w:rsid w:val="009B21CE"/>
    <w:rsid w:val="009B2D61"/>
    <w:rsid w:val="009B3070"/>
    <w:rsid w:val="009B35D3"/>
    <w:rsid w:val="009B365C"/>
    <w:rsid w:val="009B3937"/>
    <w:rsid w:val="009B3FA9"/>
    <w:rsid w:val="009B4992"/>
    <w:rsid w:val="009B4C15"/>
    <w:rsid w:val="009B4F21"/>
    <w:rsid w:val="009B575E"/>
    <w:rsid w:val="009B5DB5"/>
    <w:rsid w:val="009B62B3"/>
    <w:rsid w:val="009B729E"/>
    <w:rsid w:val="009B76A7"/>
    <w:rsid w:val="009B79B1"/>
    <w:rsid w:val="009B7C3B"/>
    <w:rsid w:val="009C0ACD"/>
    <w:rsid w:val="009C1085"/>
    <w:rsid w:val="009C1845"/>
    <w:rsid w:val="009C1F8B"/>
    <w:rsid w:val="009C1FF4"/>
    <w:rsid w:val="009C2596"/>
    <w:rsid w:val="009C3441"/>
    <w:rsid w:val="009C3471"/>
    <w:rsid w:val="009C3E02"/>
    <w:rsid w:val="009C42AB"/>
    <w:rsid w:val="009C4332"/>
    <w:rsid w:val="009C4E44"/>
    <w:rsid w:val="009C4FDC"/>
    <w:rsid w:val="009C569B"/>
    <w:rsid w:val="009C5703"/>
    <w:rsid w:val="009C65AC"/>
    <w:rsid w:val="009C660E"/>
    <w:rsid w:val="009C7A03"/>
    <w:rsid w:val="009C7C8D"/>
    <w:rsid w:val="009C7E17"/>
    <w:rsid w:val="009D11DC"/>
    <w:rsid w:val="009D2138"/>
    <w:rsid w:val="009D243D"/>
    <w:rsid w:val="009D381C"/>
    <w:rsid w:val="009D396F"/>
    <w:rsid w:val="009D39B7"/>
    <w:rsid w:val="009D3AFE"/>
    <w:rsid w:val="009D4167"/>
    <w:rsid w:val="009D546F"/>
    <w:rsid w:val="009D5587"/>
    <w:rsid w:val="009D5A5A"/>
    <w:rsid w:val="009D78CA"/>
    <w:rsid w:val="009D7B13"/>
    <w:rsid w:val="009E04EC"/>
    <w:rsid w:val="009E0576"/>
    <w:rsid w:val="009E06A7"/>
    <w:rsid w:val="009E1549"/>
    <w:rsid w:val="009E287A"/>
    <w:rsid w:val="009E309D"/>
    <w:rsid w:val="009E3AAE"/>
    <w:rsid w:val="009E5071"/>
    <w:rsid w:val="009E5579"/>
    <w:rsid w:val="009E6BA8"/>
    <w:rsid w:val="009E6D47"/>
    <w:rsid w:val="009E73BF"/>
    <w:rsid w:val="009E7E54"/>
    <w:rsid w:val="009F0C29"/>
    <w:rsid w:val="009F1000"/>
    <w:rsid w:val="009F134D"/>
    <w:rsid w:val="009F1ABC"/>
    <w:rsid w:val="009F20A5"/>
    <w:rsid w:val="009F252F"/>
    <w:rsid w:val="009F2917"/>
    <w:rsid w:val="009F2D09"/>
    <w:rsid w:val="009F3225"/>
    <w:rsid w:val="009F3BE8"/>
    <w:rsid w:val="009F41E7"/>
    <w:rsid w:val="009F48C0"/>
    <w:rsid w:val="009F4DE3"/>
    <w:rsid w:val="009F5E3E"/>
    <w:rsid w:val="009F70A3"/>
    <w:rsid w:val="009F748A"/>
    <w:rsid w:val="009F796A"/>
    <w:rsid w:val="009F79AB"/>
    <w:rsid w:val="009F7A02"/>
    <w:rsid w:val="009F7B71"/>
    <w:rsid w:val="009F7D2E"/>
    <w:rsid w:val="00A00763"/>
    <w:rsid w:val="00A007D4"/>
    <w:rsid w:val="00A00B52"/>
    <w:rsid w:val="00A00D6E"/>
    <w:rsid w:val="00A010B3"/>
    <w:rsid w:val="00A01447"/>
    <w:rsid w:val="00A02128"/>
    <w:rsid w:val="00A0227C"/>
    <w:rsid w:val="00A0303C"/>
    <w:rsid w:val="00A0411D"/>
    <w:rsid w:val="00A048DF"/>
    <w:rsid w:val="00A0498E"/>
    <w:rsid w:val="00A05350"/>
    <w:rsid w:val="00A056EC"/>
    <w:rsid w:val="00A06FA9"/>
    <w:rsid w:val="00A07722"/>
    <w:rsid w:val="00A077B4"/>
    <w:rsid w:val="00A1048C"/>
    <w:rsid w:val="00A10A00"/>
    <w:rsid w:val="00A10E25"/>
    <w:rsid w:val="00A113EA"/>
    <w:rsid w:val="00A11659"/>
    <w:rsid w:val="00A1176C"/>
    <w:rsid w:val="00A118E0"/>
    <w:rsid w:val="00A11926"/>
    <w:rsid w:val="00A11E65"/>
    <w:rsid w:val="00A1284E"/>
    <w:rsid w:val="00A128A5"/>
    <w:rsid w:val="00A12CB1"/>
    <w:rsid w:val="00A12CB2"/>
    <w:rsid w:val="00A12D9D"/>
    <w:rsid w:val="00A133B8"/>
    <w:rsid w:val="00A134BA"/>
    <w:rsid w:val="00A135CE"/>
    <w:rsid w:val="00A13BE2"/>
    <w:rsid w:val="00A14E6A"/>
    <w:rsid w:val="00A15567"/>
    <w:rsid w:val="00A15900"/>
    <w:rsid w:val="00A1598C"/>
    <w:rsid w:val="00A15A6E"/>
    <w:rsid w:val="00A15BCC"/>
    <w:rsid w:val="00A16A06"/>
    <w:rsid w:val="00A17849"/>
    <w:rsid w:val="00A17FB1"/>
    <w:rsid w:val="00A2004F"/>
    <w:rsid w:val="00A205C7"/>
    <w:rsid w:val="00A20B5B"/>
    <w:rsid w:val="00A214BB"/>
    <w:rsid w:val="00A21BD0"/>
    <w:rsid w:val="00A22796"/>
    <w:rsid w:val="00A22AA6"/>
    <w:rsid w:val="00A23E02"/>
    <w:rsid w:val="00A242B1"/>
    <w:rsid w:val="00A24801"/>
    <w:rsid w:val="00A24EC1"/>
    <w:rsid w:val="00A25146"/>
    <w:rsid w:val="00A2521B"/>
    <w:rsid w:val="00A25617"/>
    <w:rsid w:val="00A26AD4"/>
    <w:rsid w:val="00A26D6C"/>
    <w:rsid w:val="00A27655"/>
    <w:rsid w:val="00A27673"/>
    <w:rsid w:val="00A276E9"/>
    <w:rsid w:val="00A27E0D"/>
    <w:rsid w:val="00A27EF8"/>
    <w:rsid w:val="00A3017A"/>
    <w:rsid w:val="00A307AD"/>
    <w:rsid w:val="00A30C49"/>
    <w:rsid w:val="00A31072"/>
    <w:rsid w:val="00A31A2C"/>
    <w:rsid w:val="00A31EEE"/>
    <w:rsid w:val="00A3278F"/>
    <w:rsid w:val="00A32B8E"/>
    <w:rsid w:val="00A32D90"/>
    <w:rsid w:val="00A33272"/>
    <w:rsid w:val="00A3383B"/>
    <w:rsid w:val="00A346D8"/>
    <w:rsid w:val="00A356B2"/>
    <w:rsid w:val="00A35C1C"/>
    <w:rsid w:val="00A369B9"/>
    <w:rsid w:val="00A36FAD"/>
    <w:rsid w:val="00A372AB"/>
    <w:rsid w:val="00A3775A"/>
    <w:rsid w:val="00A40414"/>
    <w:rsid w:val="00A4167A"/>
    <w:rsid w:val="00A41A3A"/>
    <w:rsid w:val="00A4205E"/>
    <w:rsid w:val="00A420B6"/>
    <w:rsid w:val="00A428DF"/>
    <w:rsid w:val="00A43FE1"/>
    <w:rsid w:val="00A446AE"/>
    <w:rsid w:val="00A4532C"/>
    <w:rsid w:val="00A45680"/>
    <w:rsid w:val="00A45EF0"/>
    <w:rsid w:val="00A479FD"/>
    <w:rsid w:val="00A5000B"/>
    <w:rsid w:val="00A500A8"/>
    <w:rsid w:val="00A505DE"/>
    <w:rsid w:val="00A51301"/>
    <w:rsid w:val="00A5216F"/>
    <w:rsid w:val="00A52262"/>
    <w:rsid w:val="00A528AB"/>
    <w:rsid w:val="00A532B8"/>
    <w:rsid w:val="00A535FC"/>
    <w:rsid w:val="00A53C0A"/>
    <w:rsid w:val="00A54277"/>
    <w:rsid w:val="00A54B48"/>
    <w:rsid w:val="00A54EA6"/>
    <w:rsid w:val="00A56611"/>
    <w:rsid w:val="00A56696"/>
    <w:rsid w:val="00A56C12"/>
    <w:rsid w:val="00A56D5E"/>
    <w:rsid w:val="00A56F13"/>
    <w:rsid w:val="00A56F93"/>
    <w:rsid w:val="00A5731B"/>
    <w:rsid w:val="00A57718"/>
    <w:rsid w:val="00A577DD"/>
    <w:rsid w:val="00A602B5"/>
    <w:rsid w:val="00A606CC"/>
    <w:rsid w:val="00A6144A"/>
    <w:rsid w:val="00A617A5"/>
    <w:rsid w:val="00A6243D"/>
    <w:rsid w:val="00A6263F"/>
    <w:rsid w:val="00A62B31"/>
    <w:rsid w:val="00A630C9"/>
    <w:rsid w:val="00A63102"/>
    <w:rsid w:val="00A63A9F"/>
    <w:rsid w:val="00A64279"/>
    <w:rsid w:val="00A6484B"/>
    <w:rsid w:val="00A64B73"/>
    <w:rsid w:val="00A64C1D"/>
    <w:rsid w:val="00A65365"/>
    <w:rsid w:val="00A661A1"/>
    <w:rsid w:val="00A66729"/>
    <w:rsid w:val="00A66B5D"/>
    <w:rsid w:val="00A66CA7"/>
    <w:rsid w:val="00A67C11"/>
    <w:rsid w:val="00A67E13"/>
    <w:rsid w:val="00A70451"/>
    <w:rsid w:val="00A7087F"/>
    <w:rsid w:val="00A708A1"/>
    <w:rsid w:val="00A70904"/>
    <w:rsid w:val="00A70A55"/>
    <w:rsid w:val="00A70A94"/>
    <w:rsid w:val="00A70F7E"/>
    <w:rsid w:val="00A71352"/>
    <w:rsid w:val="00A7146D"/>
    <w:rsid w:val="00A7198A"/>
    <w:rsid w:val="00A72DAB"/>
    <w:rsid w:val="00A72DCD"/>
    <w:rsid w:val="00A73305"/>
    <w:rsid w:val="00A73399"/>
    <w:rsid w:val="00A735CA"/>
    <w:rsid w:val="00A73CDD"/>
    <w:rsid w:val="00A74C15"/>
    <w:rsid w:val="00A75BE4"/>
    <w:rsid w:val="00A76029"/>
    <w:rsid w:val="00A776F2"/>
    <w:rsid w:val="00A779A9"/>
    <w:rsid w:val="00A77BF5"/>
    <w:rsid w:val="00A804A4"/>
    <w:rsid w:val="00A8065A"/>
    <w:rsid w:val="00A8142D"/>
    <w:rsid w:val="00A81B0A"/>
    <w:rsid w:val="00A823C0"/>
    <w:rsid w:val="00A836E7"/>
    <w:rsid w:val="00A83A7F"/>
    <w:rsid w:val="00A83C72"/>
    <w:rsid w:val="00A83DE1"/>
    <w:rsid w:val="00A846EE"/>
    <w:rsid w:val="00A84CA1"/>
    <w:rsid w:val="00A856F3"/>
    <w:rsid w:val="00A856F7"/>
    <w:rsid w:val="00A85841"/>
    <w:rsid w:val="00A8588D"/>
    <w:rsid w:val="00A87226"/>
    <w:rsid w:val="00A87989"/>
    <w:rsid w:val="00A87AC1"/>
    <w:rsid w:val="00A87EE8"/>
    <w:rsid w:val="00A90530"/>
    <w:rsid w:val="00A90820"/>
    <w:rsid w:val="00A90DCC"/>
    <w:rsid w:val="00A91068"/>
    <w:rsid w:val="00A91409"/>
    <w:rsid w:val="00A91A2D"/>
    <w:rsid w:val="00A91BAC"/>
    <w:rsid w:val="00A9220F"/>
    <w:rsid w:val="00A924E8"/>
    <w:rsid w:val="00A92685"/>
    <w:rsid w:val="00A92BE6"/>
    <w:rsid w:val="00A93076"/>
    <w:rsid w:val="00A93318"/>
    <w:rsid w:val="00A93557"/>
    <w:rsid w:val="00A93772"/>
    <w:rsid w:val="00A93FA1"/>
    <w:rsid w:val="00A9585E"/>
    <w:rsid w:val="00A958A9"/>
    <w:rsid w:val="00A95F41"/>
    <w:rsid w:val="00A9684C"/>
    <w:rsid w:val="00A96D9D"/>
    <w:rsid w:val="00A97D85"/>
    <w:rsid w:val="00AA0169"/>
    <w:rsid w:val="00AA10D9"/>
    <w:rsid w:val="00AA10F8"/>
    <w:rsid w:val="00AA11A8"/>
    <w:rsid w:val="00AA125B"/>
    <w:rsid w:val="00AA13F5"/>
    <w:rsid w:val="00AA26D5"/>
    <w:rsid w:val="00AA30E0"/>
    <w:rsid w:val="00AA3406"/>
    <w:rsid w:val="00AA369A"/>
    <w:rsid w:val="00AA38D8"/>
    <w:rsid w:val="00AA4295"/>
    <w:rsid w:val="00AA4307"/>
    <w:rsid w:val="00AA491E"/>
    <w:rsid w:val="00AA49B9"/>
    <w:rsid w:val="00AA4BA9"/>
    <w:rsid w:val="00AA5E62"/>
    <w:rsid w:val="00AA5F88"/>
    <w:rsid w:val="00AA60D2"/>
    <w:rsid w:val="00AA6664"/>
    <w:rsid w:val="00AA68E5"/>
    <w:rsid w:val="00AA7006"/>
    <w:rsid w:val="00AA75BB"/>
    <w:rsid w:val="00AA7A04"/>
    <w:rsid w:val="00AB003C"/>
    <w:rsid w:val="00AB0073"/>
    <w:rsid w:val="00AB00BF"/>
    <w:rsid w:val="00AB0500"/>
    <w:rsid w:val="00AB06B1"/>
    <w:rsid w:val="00AB15AD"/>
    <w:rsid w:val="00AB170D"/>
    <w:rsid w:val="00AB1A56"/>
    <w:rsid w:val="00AB1FA9"/>
    <w:rsid w:val="00AB2078"/>
    <w:rsid w:val="00AB2389"/>
    <w:rsid w:val="00AB2776"/>
    <w:rsid w:val="00AB2B40"/>
    <w:rsid w:val="00AB3A2B"/>
    <w:rsid w:val="00AB3D96"/>
    <w:rsid w:val="00AB4163"/>
    <w:rsid w:val="00AB4265"/>
    <w:rsid w:val="00AB46D6"/>
    <w:rsid w:val="00AB47D1"/>
    <w:rsid w:val="00AB4E3D"/>
    <w:rsid w:val="00AB546C"/>
    <w:rsid w:val="00AB58BA"/>
    <w:rsid w:val="00AB5E1F"/>
    <w:rsid w:val="00AB6DA4"/>
    <w:rsid w:val="00AB74B9"/>
    <w:rsid w:val="00AB7A9A"/>
    <w:rsid w:val="00AB7D6E"/>
    <w:rsid w:val="00AC1DE0"/>
    <w:rsid w:val="00AC296D"/>
    <w:rsid w:val="00AC2E24"/>
    <w:rsid w:val="00AC3271"/>
    <w:rsid w:val="00AC3980"/>
    <w:rsid w:val="00AC3AE1"/>
    <w:rsid w:val="00AC3F7E"/>
    <w:rsid w:val="00AC4955"/>
    <w:rsid w:val="00AC595E"/>
    <w:rsid w:val="00AC5D9D"/>
    <w:rsid w:val="00AC5DB3"/>
    <w:rsid w:val="00AC6A86"/>
    <w:rsid w:val="00AC6C82"/>
    <w:rsid w:val="00AC73C8"/>
    <w:rsid w:val="00AC76FB"/>
    <w:rsid w:val="00AC7B96"/>
    <w:rsid w:val="00AC7CC4"/>
    <w:rsid w:val="00AD01ED"/>
    <w:rsid w:val="00AD0406"/>
    <w:rsid w:val="00AD059C"/>
    <w:rsid w:val="00AD1231"/>
    <w:rsid w:val="00AD1634"/>
    <w:rsid w:val="00AD186D"/>
    <w:rsid w:val="00AD2036"/>
    <w:rsid w:val="00AD34A7"/>
    <w:rsid w:val="00AD42C6"/>
    <w:rsid w:val="00AD45D0"/>
    <w:rsid w:val="00AD45F7"/>
    <w:rsid w:val="00AD56C8"/>
    <w:rsid w:val="00AD58FB"/>
    <w:rsid w:val="00AD60D6"/>
    <w:rsid w:val="00AD6995"/>
    <w:rsid w:val="00AD6E06"/>
    <w:rsid w:val="00AE0726"/>
    <w:rsid w:val="00AE0741"/>
    <w:rsid w:val="00AE0B13"/>
    <w:rsid w:val="00AE0BCC"/>
    <w:rsid w:val="00AE0DB0"/>
    <w:rsid w:val="00AE112C"/>
    <w:rsid w:val="00AE254B"/>
    <w:rsid w:val="00AE2D12"/>
    <w:rsid w:val="00AE33B4"/>
    <w:rsid w:val="00AE38B9"/>
    <w:rsid w:val="00AE39AA"/>
    <w:rsid w:val="00AE4152"/>
    <w:rsid w:val="00AE493B"/>
    <w:rsid w:val="00AE4CEC"/>
    <w:rsid w:val="00AE55B0"/>
    <w:rsid w:val="00AE5B71"/>
    <w:rsid w:val="00AE5E93"/>
    <w:rsid w:val="00AE7252"/>
    <w:rsid w:val="00AE760C"/>
    <w:rsid w:val="00AE7A6C"/>
    <w:rsid w:val="00AE7A94"/>
    <w:rsid w:val="00AF0227"/>
    <w:rsid w:val="00AF2682"/>
    <w:rsid w:val="00AF2689"/>
    <w:rsid w:val="00AF284A"/>
    <w:rsid w:val="00AF404B"/>
    <w:rsid w:val="00AF4BB4"/>
    <w:rsid w:val="00AF57D6"/>
    <w:rsid w:val="00AF5ABC"/>
    <w:rsid w:val="00AF5BC8"/>
    <w:rsid w:val="00AF64F3"/>
    <w:rsid w:val="00AF761F"/>
    <w:rsid w:val="00AF7664"/>
    <w:rsid w:val="00AF7E2C"/>
    <w:rsid w:val="00B00377"/>
    <w:rsid w:val="00B0048C"/>
    <w:rsid w:val="00B004B9"/>
    <w:rsid w:val="00B00641"/>
    <w:rsid w:val="00B00E84"/>
    <w:rsid w:val="00B015A1"/>
    <w:rsid w:val="00B0165F"/>
    <w:rsid w:val="00B01C93"/>
    <w:rsid w:val="00B01FBD"/>
    <w:rsid w:val="00B033B7"/>
    <w:rsid w:val="00B042F0"/>
    <w:rsid w:val="00B04B07"/>
    <w:rsid w:val="00B061E0"/>
    <w:rsid w:val="00B06E2F"/>
    <w:rsid w:val="00B0710D"/>
    <w:rsid w:val="00B075C5"/>
    <w:rsid w:val="00B07643"/>
    <w:rsid w:val="00B076E6"/>
    <w:rsid w:val="00B07CAC"/>
    <w:rsid w:val="00B102EB"/>
    <w:rsid w:val="00B105E2"/>
    <w:rsid w:val="00B1078D"/>
    <w:rsid w:val="00B10D51"/>
    <w:rsid w:val="00B10F80"/>
    <w:rsid w:val="00B11439"/>
    <w:rsid w:val="00B11FEC"/>
    <w:rsid w:val="00B120CC"/>
    <w:rsid w:val="00B121F0"/>
    <w:rsid w:val="00B127E4"/>
    <w:rsid w:val="00B13211"/>
    <w:rsid w:val="00B133B5"/>
    <w:rsid w:val="00B1394F"/>
    <w:rsid w:val="00B139FF"/>
    <w:rsid w:val="00B13C44"/>
    <w:rsid w:val="00B14394"/>
    <w:rsid w:val="00B165D6"/>
    <w:rsid w:val="00B1730E"/>
    <w:rsid w:val="00B17571"/>
    <w:rsid w:val="00B179AB"/>
    <w:rsid w:val="00B205DA"/>
    <w:rsid w:val="00B2113A"/>
    <w:rsid w:val="00B219D6"/>
    <w:rsid w:val="00B224C3"/>
    <w:rsid w:val="00B22826"/>
    <w:rsid w:val="00B22A1F"/>
    <w:rsid w:val="00B22B64"/>
    <w:rsid w:val="00B22D2E"/>
    <w:rsid w:val="00B2350A"/>
    <w:rsid w:val="00B236E5"/>
    <w:rsid w:val="00B237D9"/>
    <w:rsid w:val="00B23E08"/>
    <w:rsid w:val="00B23E73"/>
    <w:rsid w:val="00B24FFC"/>
    <w:rsid w:val="00B2508A"/>
    <w:rsid w:val="00B25592"/>
    <w:rsid w:val="00B25F30"/>
    <w:rsid w:val="00B2688F"/>
    <w:rsid w:val="00B2781B"/>
    <w:rsid w:val="00B27E10"/>
    <w:rsid w:val="00B303F3"/>
    <w:rsid w:val="00B30532"/>
    <w:rsid w:val="00B30943"/>
    <w:rsid w:val="00B314E8"/>
    <w:rsid w:val="00B3297B"/>
    <w:rsid w:val="00B33475"/>
    <w:rsid w:val="00B33D15"/>
    <w:rsid w:val="00B33E6A"/>
    <w:rsid w:val="00B34518"/>
    <w:rsid w:val="00B3460A"/>
    <w:rsid w:val="00B35D1C"/>
    <w:rsid w:val="00B3634D"/>
    <w:rsid w:val="00B36DA1"/>
    <w:rsid w:val="00B37124"/>
    <w:rsid w:val="00B3733A"/>
    <w:rsid w:val="00B373A2"/>
    <w:rsid w:val="00B37424"/>
    <w:rsid w:val="00B37A2C"/>
    <w:rsid w:val="00B37C8B"/>
    <w:rsid w:val="00B40851"/>
    <w:rsid w:val="00B408F4"/>
    <w:rsid w:val="00B415CD"/>
    <w:rsid w:val="00B4256D"/>
    <w:rsid w:val="00B42C93"/>
    <w:rsid w:val="00B42DFF"/>
    <w:rsid w:val="00B435FF"/>
    <w:rsid w:val="00B43B14"/>
    <w:rsid w:val="00B453A3"/>
    <w:rsid w:val="00B46A0B"/>
    <w:rsid w:val="00B50030"/>
    <w:rsid w:val="00B506FE"/>
    <w:rsid w:val="00B51502"/>
    <w:rsid w:val="00B5220A"/>
    <w:rsid w:val="00B525A3"/>
    <w:rsid w:val="00B52FC2"/>
    <w:rsid w:val="00B5322A"/>
    <w:rsid w:val="00B533F7"/>
    <w:rsid w:val="00B53482"/>
    <w:rsid w:val="00B5385F"/>
    <w:rsid w:val="00B53E9A"/>
    <w:rsid w:val="00B53EC2"/>
    <w:rsid w:val="00B540EE"/>
    <w:rsid w:val="00B55253"/>
    <w:rsid w:val="00B55BAD"/>
    <w:rsid w:val="00B55E93"/>
    <w:rsid w:val="00B55F2F"/>
    <w:rsid w:val="00B57664"/>
    <w:rsid w:val="00B5773F"/>
    <w:rsid w:val="00B600E9"/>
    <w:rsid w:val="00B6011D"/>
    <w:rsid w:val="00B603F2"/>
    <w:rsid w:val="00B60678"/>
    <w:rsid w:val="00B607B9"/>
    <w:rsid w:val="00B6095C"/>
    <w:rsid w:val="00B614DA"/>
    <w:rsid w:val="00B6180C"/>
    <w:rsid w:val="00B61C66"/>
    <w:rsid w:val="00B61D36"/>
    <w:rsid w:val="00B62118"/>
    <w:rsid w:val="00B6324E"/>
    <w:rsid w:val="00B63FC0"/>
    <w:rsid w:val="00B645D2"/>
    <w:rsid w:val="00B65131"/>
    <w:rsid w:val="00B65C06"/>
    <w:rsid w:val="00B65DB9"/>
    <w:rsid w:val="00B65E0E"/>
    <w:rsid w:val="00B66889"/>
    <w:rsid w:val="00B66A0F"/>
    <w:rsid w:val="00B67619"/>
    <w:rsid w:val="00B677A5"/>
    <w:rsid w:val="00B67E71"/>
    <w:rsid w:val="00B702A1"/>
    <w:rsid w:val="00B70762"/>
    <w:rsid w:val="00B70CC1"/>
    <w:rsid w:val="00B7107B"/>
    <w:rsid w:val="00B7172F"/>
    <w:rsid w:val="00B73027"/>
    <w:rsid w:val="00B730C3"/>
    <w:rsid w:val="00B73288"/>
    <w:rsid w:val="00B735F0"/>
    <w:rsid w:val="00B736A9"/>
    <w:rsid w:val="00B7397C"/>
    <w:rsid w:val="00B73ABC"/>
    <w:rsid w:val="00B74447"/>
    <w:rsid w:val="00B74D10"/>
    <w:rsid w:val="00B75196"/>
    <w:rsid w:val="00B75EA4"/>
    <w:rsid w:val="00B76927"/>
    <w:rsid w:val="00B77A2B"/>
    <w:rsid w:val="00B77C40"/>
    <w:rsid w:val="00B77F08"/>
    <w:rsid w:val="00B802B9"/>
    <w:rsid w:val="00B8101D"/>
    <w:rsid w:val="00B81342"/>
    <w:rsid w:val="00B819AE"/>
    <w:rsid w:val="00B81DD3"/>
    <w:rsid w:val="00B83B8B"/>
    <w:rsid w:val="00B8641B"/>
    <w:rsid w:val="00B86890"/>
    <w:rsid w:val="00B87151"/>
    <w:rsid w:val="00B876DD"/>
    <w:rsid w:val="00B87893"/>
    <w:rsid w:val="00B900CF"/>
    <w:rsid w:val="00B905A6"/>
    <w:rsid w:val="00B9109F"/>
    <w:rsid w:val="00B915BC"/>
    <w:rsid w:val="00B91763"/>
    <w:rsid w:val="00B921F5"/>
    <w:rsid w:val="00B92623"/>
    <w:rsid w:val="00B92FB9"/>
    <w:rsid w:val="00B93271"/>
    <w:rsid w:val="00B937CE"/>
    <w:rsid w:val="00B94060"/>
    <w:rsid w:val="00B943BD"/>
    <w:rsid w:val="00B94960"/>
    <w:rsid w:val="00B94BE8"/>
    <w:rsid w:val="00B9517A"/>
    <w:rsid w:val="00B9526C"/>
    <w:rsid w:val="00B957D0"/>
    <w:rsid w:val="00B970D4"/>
    <w:rsid w:val="00B97682"/>
    <w:rsid w:val="00B97AD2"/>
    <w:rsid w:val="00BA030F"/>
    <w:rsid w:val="00BA0592"/>
    <w:rsid w:val="00BA07A2"/>
    <w:rsid w:val="00BA0985"/>
    <w:rsid w:val="00BA0A8D"/>
    <w:rsid w:val="00BA1508"/>
    <w:rsid w:val="00BA16E1"/>
    <w:rsid w:val="00BA2475"/>
    <w:rsid w:val="00BA2938"/>
    <w:rsid w:val="00BA2B1E"/>
    <w:rsid w:val="00BA2E34"/>
    <w:rsid w:val="00BA3237"/>
    <w:rsid w:val="00BA38B6"/>
    <w:rsid w:val="00BA3DD4"/>
    <w:rsid w:val="00BA3F08"/>
    <w:rsid w:val="00BA405C"/>
    <w:rsid w:val="00BA4582"/>
    <w:rsid w:val="00BA464A"/>
    <w:rsid w:val="00BA51B2"/>
    <w:rsid w:val="00BA5D1D"/>
    <w:rsid w:val="00BA5D2D"/>
    <w:rsid w:val="00BA6929"/>
    <w:rsid w:val="00BA69BA"/>
    <w:rsid w:val="00BA6C3E"/>
    <w:rsid w:val="00BA782A"/>
    <w:rsid w:val="00BB030D"/>
    <w:rsid w:val="00BB03BC"/>
    <w:rsid w:val="00BB05D4"/>
    <w:rsid w:val="00BB142B"/>
    <w:rsid w:val="00BB3569"/>
    <w:rsid w:val="00BB35EB"/>
    <w:rsid w:val="00BB38D1"/>
    <w:rsid w:val="00BB38EA"/>
    <w:rsid w:val="00BB3C09"/>
    <w:rsid w:val="00BB3D4C"/>
    <w:rsid w:val="00BB49DE"/>
    <w:rsid w:val="00BB4BBA"/>
    <w:rsid w:val="00BB5B28"/>
    <w:rsid w:val="00BB5B6D"/>
    <w:rsid w:val="00BB68C1"/>
    <w:rsid w:val="00BB7D29"/>
    <w:rsid w:val="00BC0A0A"/>
    <w:rsid w:val="00BC0AA5"/>
    <w:rsid w:val="00BC0C7E"/>
    <w:rsid w:val="00BC0F12"/>
    <w:rsid w:val="00BC1660"/>
    <w:rsid w:val="00BC1754"/>
    <w:rsid w:val="00BC1986"/>
    <w:rsid w:val="00BC1A7B"/>
    <w:rsid w:val="00BC1C03"/>
    <w:rsid w:val="00BC1C7B"/>
    <w:rsid w:val="00BC1D64"/>
    <w:rsid w:val="00BC2370"/>
    <w:rsid w:val="00BC2DFC"/>
    <w:rsid w:val="00BC3B37"/>
    <w:rsid w:val="00BC4319"/>
    <w:rsid w:val="00BC4431"/>
    <w:rsid w:val="00BC4451"/>
    <w:rsid w:val="00BC4723"/>
    <w:rsid w:val="00BC475F"/>
    <w:rsid w:val="00BC4DB1"/>
    <w:rsid w:val="00BC54CB"/>
    <w:rsid w:val="00BC55B1"/>
    <w:rsid w:val="00BC5C5C"/>
    <w:rsid w:val="00BC5E5D"/>
    <w:rsid w:val="00BC614D"/>
    <w:rsid w:val="00BC6425"/>
    <w:rsid w:val="00BC779C"/>
    <w:rsid w:val="00BC7A97"/>
    <w:rsid w:val="00BC7F74"/>
    <w:rsid w:val="00BD01E9"/>
    <w:rsid w:val="00BD06CD"/>
    <w:rsid w:val="00BD1ACF"/>
    <w:rsid w:val="00BD2828"/>
    <w:rsid w:val="00BD2CF0"/>
    <w:rsid w:val="00BD32FF"/>
    <w:rsid w:val="00BD347B"/>
    <w:rsid w:val="00BD348B"/>
    <w:rsid w:val="00BD350C"/>
    <w:rsid w:val="00BD38BF"/>
    <w:rsid w:val="00BD3E9D"/>
    <w:rsid w:val="00BD4580"/>
    <w:rsid w:val="00BD49EC"/>
    <w:rsid w:val="00BD4E80"/>
    <w:rsid w:val="00BD4EE7"/>
    <w:rsid w:val="00BD6116"/>
    <w:rsid w:val="00BD651F"/>
    <w:rsid w:val="00BD67B3"/>
    <w:rsid w:val="00BD6C66"/>
    <w:rsid w:val="00BD6FA1"/>
    <w:rsid w:val="00BD7D12"/>
    <w:rsid w:val="00BE000A"/>
    <w:rsid w:val="00BE0D93"/>
    <w:rsid w:val="00BE2394"/>
    <w:rsid w:val="00BE28C1"/>
    <w:rsid w:val="00BE2F34"/>
    <w:rsid w:val="00BE30AA"/>
    <w:rsid w:val="00BE30D3"/>
    <w:rsid w:val="00BE34BD"/>
    <w:rsid w:val="00BE3D6F"/>
    <w:rsid w:val="00BE3DA9"/>
    <w:rsid w:val="00BE490C"/>
    <w:rsid w:val="00BE49C2"/>
    <w:rsid w:val="00BE5198"/>
    <w:rsid w:val="00BE5A67"/>
    <w:rsid w:val="00BE6AB0"/>
    <w:rsid w:val="00BE6CA9"/>
    <w:rsid w:val="00BE7254"/>
    <w:rsid w:val="00BE79DC"/>
    <w:rsid w:val="00BE7E5B"/>
    <w:rsid w:val="00BF01BE"/>
    <w:rsid w:val="00BF0B68"/>
    <w:rsid w:val="00BF0DE2"/>
    <w:rsid w:val="00BF1729"/>
    <w:rsid w:val="00BF213B"/>
    <w:rsid w:val="00BF21BC"/>
    <w:rsid w:val="00BF22E8"/>
    <w:rsid w:val="00BF2556"/>
    <w:rsid w:val="00BF2D03"/>
    <w:rsid w:val="00BF2EAD"/>
    <w:rsid w:val="00BF4714"/>
    <w:rsid w:val="00BF6C5D"/>
    <w:rsid w:val="00BF6E6C"/>
    <w:rsid w:val="00BF6E7D"/>
    <w:rsid w:val="00BF6EAE"/>
    <w:rsid w:val="00BF7214"/>
    <w:rsid w:val="00BF7435"/>
    <w:rsid w:val="00BF77AC"/>
    <w:rsid w:val="00BF7E41"/>
    <w:rsid w:val="00C018C7"/>
    <w:rsid w:val="00C01951"/>
    <w:rsid w:val="00C0240F"/>
    <w:rsid w:val="00C02AC8"/>
    <w:rsid w:val="00C033DC"/>
    <w:rsid w:val="00C03AFE"/>
    <w:rsid w:val="00C03B2B"/>
    <w:rsid w:val="00C03E21"/>
    <w:rsid w:val="00C03F08"/>
    <w:rsid w:val="00C041F7"/>
    <w:rsid w:val="00C04902"/>
    <w:rsid w:val="00C04B38"/>
    <w:rsid w:val="00C0541E"/>
    <w:rsid w:val="00C05655"/>
    <w:rsid w:val="00C05BCF"/>
    <w:rsid w:val="00C05BFB"/>
    <w:rsid w:val="00C05E99"/>
    <w:rsid w:val="00C078D0"/>
    <w:rsid w:val="00C079FF"/>
    <w:rsid w:val="00C07AF1"/>
    <w:rsid w:val="00C07E40"/>
    <w:rsid w:val="00C109DA"/>
    <w:rsid w:val="00C10A77"/>
    <w:rsid w:val="00C11448"/>
    <w:rsid w:val="00C118CF"/>
    <w:rsid w:val="00C11A2F"/>
    <w:rsid w:val="00C11F2E"/>
    <w:rsid w:val="00C11FD3"/>
    <w:rsid w:val="00C1260B"/>
    <w:rsid w:val="00C1321E"/>
    <w:rsid w:val="00C139C1"/>
    <w:rsid w:val="00C1442E"/>
    <w:rsid w:val="00C146AB"/>
    <w:rsid w:val="00C152FC"/>
    <w:rsid w:val="00C16888"/>
    <w:rsid w:val="00C17035"/>
    <w:rsid w:val="00C2062A"/>
    <w:rsid w:val="00C20824"/>
    <w:rsid w:val="00C21102"/>
    <w:rsid w:val="00C21114"/>
    <w:rsid w:val="00C2139D"/>
    <w:rsid w:val="00C21A09"/>
    <w:rsid w:val="00C22A59"/>
    <w:rsid w:val="00C2484C"/>
    <w:rsid w:val="00C258FA"/>
    <w:rsid w:val="00C2711E"/>
    <w:rsid w:val="00C274C1"/>
    <w:rsid w:val="00C274E7"/>
    <w:rsid w:val="00C2756B"/>
    <w:rsid w:val="00C3059C"/>
    <w:rsid w:val="00C317BF"/>
    <w:rsid w:val="00C326AA"/>
    <w:rsid w:val="00C32A09"/>
    <w:rsid w:val="00C330B2"/>
    <w:rsid w:val="00C33523"/>
    <w:rsid w:val="00C33757"/>
    <w:rsid w:val="00C33C06"/>
    <w:rsid w:val="00C33E7C"/>
    <w:rsid w:val="00C35454"/>
    <w:rsid w:val="00C357DA"/>
    <w:rsid w:val="00C35C6E"/>
    <w:rsid w:val="00C36706"/>
    <w:rsid w:val="00C36DB5"/>
    <w:rsid w:val="00C375D3"/>
    <w:rsid w:val="00C37AE3"/>
    <w:rsid w:val="00C40514"/>
    <w:rsid w:val="00C4167A"/>
    <w:rsid w:val="00C428E6"/>
    <w:rsid w:val="00C43DE3"/>
    <w:rsid w:val="00C43E7C"/>
    <w:rsid w:val="00C441DC"/>
    <w:rsid w:val="00C442E9"/>
    <w:rsid w:val="00C444CD"/>
    <w:rsid w:val="00C4473A"/>
    <w:rsid w:val="00C44BD9"/>
    <w:rsid w:val="00C44EC0"/>
    <w:rsid w:val="00C44F91"/>
    <w:rsid w:val="00C45336"/>
    <w:rsid w:val="00C455C6"/>
    <w:rsid w:val="00C46790"/>
    <w:rsid w:val="00C467A7"/>
    <w:rsid w:val="00C46B78"/>
    <w:rsid w:val="00C4767A"/>
    <w:rsid w:val="00C47AFF"/>
    <w:rsid w:val="00C47F8C"/>
    <w:rsid w:val="00C50BC5"/>
    <w:rsid w:val="00C50E14"/>
    <w:rsid w:val="00C51322"/>
    <w:rsid w:val="00C51460"/>
    <w:rsid w:val="00C51663"/>
    <w:rsid w:val="00C51E44"/>
    <w:rsid w:val="00C51F7D"/>
    <w:rsid w:val="00C52B49"/>
    <w:rsid w:val="00C52EF0"/>
    <w:rsid w:val="00C538BE"/>
    <w:rsid w:val="00C539E2"/>
    <w:rsid w:val="00C53B42"/>
    <w:rsid w:val="00C53B46"/>
    <w:rsid w:val="00C54CD9"/>
    <w:rsid w:val="00C54E65"/>
    <w:rsid w:val="00C550D5"/>
    <w:rsid w:val="00C55AE1"/>
    <w:rsid w:val="00C55B12"/>
    <w:rsid w:val="00C5622A"/>
    <w:rsid w:val="00C56B30"/>
    <w:rsid w:val="00C56E93"/>
    <w:rsid w:val="00C57402"/>
    <w:rsid w:val="00C57805"/>
    <w:rsid w:val="00C605F0"/>
    <w:rsid w:val="00C60F85"/>
    <w:rsid w:val="00C612C2"/>
    <w:rsid w:val="00C61380"/>
    <w:rsid w:val="00C61883"/>
    <w:rsid w:val="00C618C7"/>
    <w:rsid w:val="00C618CA"/>
    <w:rsid w:val="00C61A0F"/>
    <w:rsid w:val="00C61B2F"/>
    <w:rsid w:val="00C61BB6"/>
    <w:rsid w:val="00C63988"/>
    <w:rsid w:val="00C65918"/>
    <w:rsid w:val="00C65E56"/>
    <w:rsid w:val="00C66C51"/>
    <w:rsid w:val="00C66E8D"/>
    <w:rsid w:val="00C66F82"/>
    <w:rsid w:val="00C672FF"/>
    <w:rsid w:val="00C67504"/>
    <w:rsid w:val="00C67A0E"/>
    <w:rsid w:val="00C70D86"/>
    <w:rsid w:val="00C70E77"/>
    <w:rsid w:val="00C715E6"/>
    <w:rsid w:val="00C7223D"/>
    <w:rsid w:val="00C72421"/>
    <w:rsid w:val="00C724C0"/>
    <w:rsid w:val="00C7263E"/>
    <w:rsid w:val="00C72AA8"/>
    <w:rsid w:val="00C7314F"/>
    <w:rsid w:val="00C73B7F"/>
    <w:rsid w:val="00C743AD"/>
    <w:rsid w:val="00C745D7"/>
    <w:rsid w:val="00C74912"/>
    <w:rsid w:val="00C74A43"/>
    <w:rsid w:val="00C74C13"/>
    <w:rsid w:val="00C75363"/>
    <w:rsid w:val="00C75D3F"/>
    <w:rsid w:val="00C76134"/>
    <w:rsid w:val="00C7674C"/>
    <w:rsid w:val="00C76BCA"/>
    <w:rsid w:val="00C77FEF"/>
    <w:rsid w:val="00C800D4"/>
    <w:rsid w:val="00C8046C"/>
    <w:rsid w:val="00C80A53"/>
    <w:rsid w:val="00C810C4"/>
    <w:rsid w:val="00C814B8"/>
    <w:rsid w:val="00C82429"/>
    <w:rsid w:val="00C82560"/>
    <w:rsid w:val="00C83111"/>
    <w:rsid w:val="00C838F4"/>
    <w:rsid w:val="00C83A72"/>
    <w:rsid w:val="00C84224"/>
    <w:rsid w:val="00C84774"/>
    <w:rsid w:val="00C847CE"/>
    <w:rsid w:val="00C855FB"/>
    <w:rsid w:val="00C858CF"/>
    <w:rsid w:val="00C85CA8"/>
    <w:rsid w:val="00C861A7"/>
    <w:rsid w:val="00C8621F"/>
    <w:rsid w:val="00C86978"/>
    <w:rsid w:val="00C86F38"/>
    <w:rsid w:val="00C8715A"/>
    <w:rsid w:val="00C876CA"/>
    <w:rsid w:val="00C87C0B"/>
    <w:rsid w:val="00C909E9"/>
    <w:rsid w:val="00C9114C"/>
    <w:rsid w:val="00C91A33"/>
    <w:rsid w:val="00C920DF"/>
    <w:rsid w:val="00C92378"/>
    <w:rsid w:val="00C93079"/>
    <w:rsid w:val="00C93513"/>
    <w:rsid w:val="00C93613"/>
    <w:rsid w:val="00C936F5"/>
    <w:rsid w:val="00C94B0D"/>
    <w:rsid w:val="00C95268"/>
    <w:rsid w:val="00C9593F"/>
    <w:rsid w:val="00C9620D"/>
    <w:rsid w:val="00C96637"/>
    <w:rsid w:val="00C966C8"/>
    <w:rsid w:val="00C96FC7"/>
    <w:rsid w:val="00C97216"/>
    <w:rsid w:val="00CA2CA0"/>
    <w:rsid w:val="00CA3418"/>
    <w:rsid w:val="00CA4138"/>
    <w:rsid w:val="00CA4226"/>
    <w:rsid w:val="00CA50B4"/>
    <w:rsid w:val="00CA50D2"/>
    <w:rsid w:val="00CA598F"/>
    <w:rsid w:val="00CA6292"/>
    <w:rsid w:val="00CA62F0"/>
    <w:rsid w:val="00CA6855"/>
    <w:rsid w:val="00CA6BC7"/>
    <w:rsid w:val="00CA74AA"/>
    <w:rsid w:val="00CA7554"/>
    <w:rsid w:val="00CA75C3"/>
    <w:rsid w:val="00CA7920"/>
    <w:rsid w:val="00CA7B1C"/>
    <w:rsid w:val="00CA7E30"/>
    <w:rsid w:val="00CA7E69"/>
    <w:rsid w:val="00CA7EC9"/>
    <w:rsid w:val="00CB0171"/>
    <w:rsid w:val="00CB08A7"/>
    <w:rsid w:val="00CB0E59"/>
    <w:rsid w:val="00CB1D5F"/>
    <w:rsid w:val="00CB21F3"/>
    <w:rsid w:val="00CB23A4"/>
    <w:rsid w:val="00CB2B95"/>
    <w:rsid w:val="00CB2BD5"/>
    <w:rsid w:val="00CB2E7B"/>
    <w:rsid w:val="00CB3D2A"/>
    <w:rsid w:val="00CB41E7"/>
    <w:rsid w:val="00CB465A"/>
    <w:rsid w:val="00CB4695"/>
    <w:rsid w:val="00CB4A96"/>
    <w:rsid w:val="00CB4CD9"/>
    <w:rsid w:val="00CB50A5"/>
    <w:rsid w:val="00CB50FB"/>
    <w:rsid w:val="00CB6577"/>
    <w:rsid w:val="00CB6BB9"/>
    <w:rsid w:val="00CB6F48"/>
    <w:rsid w:val="00CB70F2"/>
    <w:rsid w:val="00CB76C4"/>
    <w:rsid w:val="00CB7706"/>
    <w:rsid w:val="00CB7779"/>
    <w:rsid w:val="00CB7E4C"/>
    <w:rsid w:val="00CC1AC4"/>
    <w:rsid w:val="00CC2486"/>
    <w:rsid w:val="00CC2497"/>
    <w:rsid w:val="00CC2688"/>
    <w:rsid w:val="00CC277E"/>
    <w:rsid w:val="00CC2853"/>
    <w:rsid w:val="00CC3235"/>
    <w:rsid w:val="00CC3FCA"/>
    <w:rsid w:val="00CC42AC"/>
    <w:rsid w:val="00CC4315"/>
    <w:rsid w:val="00CC45F9"/>
    <w:rsid w:val="00CC48CA"/>
    <w:rsid w:val="00CC4917"/>
    <w:rsid w:val="00CC4A48"/>
    <w:rsid w:val="00CC4A66"/>
    <w:rsid w:val="00CC4AAB"/>
    <w:rsid w:val="00CC4CE3"/>
    <w:rsid w:val="00CC6011"/>
    <w:rsid w:val="00CC6BFF"/>
    <w:rsid w:val="00CC6C80"/>
    <w:rsid w:val="00CC798D"/>
    <w:rsid w:val="00CC7ED8"/>
    <w:rsid w:val="00CD05E3"/>
    <w:rsid w:val="00CD0AEF"/>
    <w:rsid w:val="00CD145B"/>
    <w:rsid w:val="00CD1F41"/>
    <w:rsid w:val="00CD2226"/>
    <w:rsid w:val="00CD2355"/>
    <w:rsid w:val="00CD2ECF"/>
    <w:rsid w:val="00CD32B9"/>
    <w:rsid w:val="00CD37E7"/>
    <w:rsid w:val="00CD3B8A"/>
    <w:rsid w:val="00CD4266"/>
    <w:rsid w:val="00CD4B4D"/>
    <w:rsid w:val="00CD53AF"/>
    <w:rsid w:val="00CD5DF1"/>
    <w:rsid w:val="00CD64D0"/>
    <w:rsid w:val="00CD6D73"/>
    <w:rsid w:val="00CD6DD2"/>
    <w:rsid w:val="00CD6F7E"/>
    <w:rsid w:val="00CD72A6"/>
    <w:rsid w:val="00CD78DF"/>
    <w:rsid w:val="00CD7C22"/>
    <w:rsid w:val="00CE099B"/>
    <w:rsid w:val="00CE2632"/>
    <w:rsid w:val="00CE2A09"/>
    <w:rsid w:val="00CE3444"/>
    <w:rsid w:val="00CE3D7D"/>
    <w:rsid w:val="00CE3F71"/>
    <w:rsid w:val="00CE4276"/>
    <w:rsid w:val="00CE4634"/>
    <w:rsid w:val="00CE4BD8"/>
    <w:rsid w:val="00CE53C6"/>
    <w:rsid w:val="00CE6004"/>
    <w:rsid w:val="00CE6E43"/>
    <w:rsid w:val="00CE72B9"/>
    <w:rsid w:val="00CE732A"/>
    <w:rsid w:val="00CE74D1"/>
    <w:rsid w:val="00CE76C8"/>
    <w:rsid w:val="00CE77D5"/>
    <w:rsid w:val="00CE7B8C"/>
    <w:rsid w:val="00CE7D95"/>
    <w:rsid w:val="00CE7FBC"/>
    <w:rsid w:val="00CF099A"/>
    <w:rsid w:val="00CF09F3"/>
    <w:rsid w:val="00CF112C"/>
    <w:rsid w:val="00CF1BDF"/>
    <w:rsid w:val="00CF28A4"/>
    <w:rsid w:val="00CF36B1"/>
    <w:rsid w:val="00CF374C"/>
    <w:rsid w:val="00CF3813"/>
    <w:rsid w:val="00CF404F"/>
    <w:rsid w:val="00CF418A"/>
    <w:rsid w:val="00CF41C7"/>
    <w:rsid w:val="00CF42FF"/>
    <w:rsid w:val="00CF456F"/>
    <w:rsid w:val="00CF5684"/>
    <w:rsid w:val="00CF5BFE"/>
    <w:rsid w:val="00CF5DA7"/>
    <w:rsid w:val="00CF67BF"/>
    <w:rsid w:val="00CF732F"/>
    <w:rsid w:val="00CF7570"/>
    <w:rsid w:val="00CF7F8E"/>
    <w:rsid w:val="00D00006"/>
    <w:rsid w:val="00D0084B"/>
    <w:rsid w:val="00D00950"/>
    <w:rsid w:val="00D00A78"/>
    <w:rsid w:val="00D00C25"/>
    <w:rsid w:val="00D00C93"/>
    <w:rsid w:val="00D0154D"/>
    <w:rsid w:val="00D015AD"/>
    <w:rsid w:val="00D0161B"/>
    <w:rsid w:val="00D018F4"/>
    <w:rsid w:val="00D01AC0"/>
    <w:rsid w:val="00D03085"/>
    <w:rsid w:val="00D03996"/>
    <w:rsid w:val="00D04750"/>
    <w:rsid w:val="00D05368"/>
    <w:rsid w:val="00D055F7"/>
    <w:rsid w:val="00D05827"/>
    <w:rsid w:val="00D063A4"/>
    <w:rsid w:val="00D063D3"/>
    <w:rsid w:val="00D07619"/>
    <w:rsid w:val="00D07F81"/>
    <w:rsid w:val="00D10775"/>
    <w:rsid w:val="00D1081D"/>
    <w:rsid w:val="00D109A8"/>
    <w:rsid w:val="00D111C9"/>
    <w:rsid w:val="00D1165A"/>
    <w:rsid w:val="00D1165C"/>
    <w:rsid w:val="00D11E42"/>
    <w:rsid w:val="00D12757"/>
    <w:rsid w:val="00D1381F"/>
    <w:rsid w:val="00D14C7B"/>
    <w:rsid w:val="00D155D1"/>
    <w:rsid w:val="00D15736"/>
    <w:rsid w:val="00D16B35"/>
    <w:rsid w:val="00D17220"/>
    <w:rsid w:val="00D2054D"/>
    <w:rsid w:val="00D205DD"/>
    <w:rsid w:val="00D20E43"/>
    <w:rsid w:val="00D20F52"/>
    <w:rsid w:val="00D21141"/>
    <w:rsid w:val="00D211C7"/>
    <w:rsid w:val="00D216FD"/>
    <w:rsid w:val="00D222CA"/>
    <w:rsid w:val="00D23415"/>
    <w:rsid w:val="00D23572"/>
    <w:rsid w:val="00D24E1F"/>
    <w:rsid w:val="00D253F8"/>
    <w:rsid w:val="00D254D7"/>
    <w:rsid w:val="00D25B2A"/>
    <w:rsid w:val="00D25F6E"/>
    <w:rsid w:val="00D2616F"/>
    <w:rsid w:val="00D2638A"/>
    <w:rsid w:val="00D26528"/>
    <w:rsid w:val="00D269B5"/>
    <w:rsid w:val="00D27D95"/>
    <w:rsid w:val="00D30197"/>
    <w:rsid w:val="00D306CA"/>
    <w:rsid w:val="00D30ABC"/>
    <w:rsid w:val="00D30C6D"/>
    <w:rsid w:val="00D316C4"/>
    <w:rsid w:val="00D31A9E"/>
    <w:rsid w:val="00D3212A"/>
    <w:rsid w:val="00D322DA"/>
    <w:rsid w:val="00D325D4"/>
    <w:rsid w:val="00D32F77"/>
    <w:rsid w:val="00D3328D"/>
    <w:rsid w:val="00D341F0"/>
    <w:rsid w:val="00D341FF"/>
    <w:rsid w:val="00D34B5D"/>
    <w:rsid w:val="00D35353"/>
    <w:rsid w:val="00D3567C"/>
    <w:rsid w:val="00D35A43"/>
    <w:rsid w:val="00D40269"/>
    <w:rsid w:val="00D403EE"/>
    <w:rsid w:val="00D40716"/>
    <w:rsid w:val="00D40762"/>
    <w:rsid w:val="00D40A2E"/>
    <w:rsid w:val="00D41501"/>
    <w:rsid w:val="00D4224E"/>
    <w:rsid w:val="00D425C4"/>
    <w:rsid w:val="00D43846"/>
    <w:rsid w:val="00D43B54"/>
    <w:rsid w:val="00D44B1A"/>
    <w:rsid w:val="00D450CE"/>
    <w:rsid w:val="00D46AF3"/>
    <w:rsid w:val="00D46F1B"/>
    <w:rsid w:val="00D471CC"/>
    <w:rsid w:val="00D47272"/>
    <w:rsid w:val="00D50749"/>
    <w:rsid w:val="00D5190F"/>
    <w:rsid w:val="00D51F38"/>
    <w:rsid w:val="00D532AD"/>
    <w:rsid w:val="00D541FA"/>
    <w:rsid w:val="00D54546"/>
    <w:rsid w:val="00D552ED"/>
    <w:rsid w:val="00D5595E"/>
    <w:rsid w:val="00D55B62"/>
    <w:rsid w:val="00D55F12"/>
    <w:rsid w:val="00D56100"/>
    <w:rsid w:val="00D56748"/>
    <w:rsid w:val="00D56E8E"/>
    <w:rsid w:val="00D57255"/>
    <w:rsid w:val="00D608B3"/>
    <w:rsid w:val="00D60992"/>
    <w:rsid w:val="00D60F4D"/>
    <w:rsid w:val="00D610EC"/>
    <w:rsid w:val="00D61451"/>
    <w:rsid w:val="00D6191E"/>
    <w:rsid w:val="00D6192A"/>
    <w:rsid w:val="00D62573"/>
    <w:rsid w:val="00D6270D"/>
    <w:rsid w:val="00D634B2"/>
    <w:rsid w:val="00D6491E"/>
    <w:rsid w:val="00D660E6"/>
    <w:rsid w:val="00D6614F"/>
    <w:rsid w:val="00D661D7"/>
    <w:rsid w:val="00D66FAB"/>
    <w:rsid w:val="00D6775D"/>
    <w:rsid w:val="00D6786E"/>
    <w:rsid w:val="00D67A42"/>
    <w:rsid w:val="00D67E2E"/>
    <w:rsid w:val="00D7018D"/>
    <w:rsid w:val="00D7078E"/>
    <w:rsid w:val="00D70A98"/>
    <w:rsid w:val="00D72450"/>
    <w:rsid w:val="00D728EF"/>
    <w:rsid w:val="00D73380"/>
    <w:rsid w:val="00D7375A"/>
    <w:rsid w:val="00D74208"/>
    <w:rsid w:val="00D744E8"/>
    <w:rsid w:val="00D748ED"/>
    <w:rsid w:val="00D74AE3"/>
    <w:rsid w:val="00D74F1F"/>
    <w:rsid w:val="00D751AC"/>
    <w:rsid w:val="00D761AA"/>
    <w:rsid w:val="00D76432"/>
    <w:rsid w:val="00D76694"/>
    <w:rsid w:val="00D76A79"/>
    <w:rsid w:val="00D77126"/>
    <w:rsid w:val="00D77742"/>
    <w:rsid w:val="00D80780"/>
    <w:rsid w:val="00D8129F"/>
    <w:rsid w:val="00D81320"/>
    <w:rsid w:val="00D81760"/>
    <w:rsid w:val="00D829B5"/>
    <w:rsid w:val="00D82F36"/>
    <w:rsid w:val="00D84967"/>
    <w:rsid w:val="00D84CA0"/>
    <w:rsid w:val="00D86764"/>
    <w:rsid w:val="00D86F73"/>
    <w:rsid w:val="00D87706"/>
    <w:rsid w:val="00D8779C"/>
    <w:rsid w:val="00D90197"/>
    <w:rsid w:val="00D90245"/>
    <w:rsid w:val="00D90585"/>
    <w:rsid w:val="00D90E5E"/>
    <w:rsid w:val="00D90E93"/>
    <w:rsid w:val="00D90F7A"/>
    <w:rsid w:val="00D91253"/>
    <w:rsid w:val="00D912A5"/>
    <w:rsid w:val="00D91334"/>
    <w:rsid w:val="00D91FFD"/>
    <w:rsid w:val="00D9268F"/>
    <w:rsid w:val="00D9353E"/>
    <w:rsid w:val="00D935F2"/>
    <w:rsid w:val="00D93735"/>
    <w:rsid w:val="00D937A0"/>
    <w:rsid w:val="00D93C14"/>
    <w:rsid w:val="00D93E2F"/>
    <w:rsid w:val="00D93EF4"/>
    <w:rsid w:val="00D94201"/>
    <w:rsid w:val="00D94365"/>
    <w:rsid w:val="00D943F8"/>
    <w:rsid w:val="00D94532"/>
    <w:rsid w:val="00D94752"/>
    <w:rsid w:val="00D94AD2"/>
    <w:rsid w:val="00D952D5"/>
    <w:rsid w:val="00D95560"/>
    <w:rsid w:val="00D95884"/>
    <w:rsid w:val="00D96FC4"/>
    <w:rsid w:val="00D9748F"/>
    <w:rsid w:val="00DA0121"/>
    <w:rsid w:val="00DA0531"/>
    <w:rsid w:val="00DA0972"/>
    <w:rsid w:val="00DA0A23"/>
    <w:rsid w:val="00DA0B22"/>
    <w:rsid w:val="00DA0D82"/>
    <w:rsid w:val="00DA0E78"/>
    <w:rsid w:val="00DA14BD"/>
    <w:rsid w:val="00DA1869"/>
    <w:rsid w:val="00DA2123"/>
    <w:rsid w:val="00DA3469"/>
    <w:rsid w:val="00DA36FC"/>
    <w:rsid w:val="00DA3D48"/>
    <w:rsid w:val="00DA45A4"/>
    <w:rsid w:val="00DA48B0"/>
    <w:rsid w:val="00DA525D"/>
    <w:rsid w:val="00DA674C"/>
    <w:rsid w:val="00DA6B59"/>
    <w:rsid w:val="00DA6DDA"/>
    <w:rsid w:val="00DA705F"/>
    <w:rsid w:val="00DA7126"/>
    <w:rsid w:val="00DA715D"/>
    <w:rsid w:val="00DA734C"/>
    <w:rsid w:val="00DA7352"/>
    <w:rsid w:val="00DA7556"/>
    <w:rsid w:val="00DB0135"/>
    <w:rsid w:val="00DB015B"/>
    <w:rsid w:val="00DB129E"/>
    <w:rsid w:val="00DB1C45"/>
    <w:rsid w:val="00DB286F"/>
    <w:rsid w:val="00DB29FB"/>
    <w:rsid w:val="00DB2CB7"/>
    <w:rsid w:val="00DB3573"/>
    <w:rsid w:val="00DB3B8C"/>
    <w:rsid w:val="00DB4A45"/>
    <w:rsid w:val="00DB4A6D"/>
    <w:rsid w:val="00DB57EF"/>
    <w:rsid w:val="00DB5981"/>
    <w:rsid w:val="00DB5C44"/>
    <w:rsid w:val="00DB6220"/>
    <w:rsid w:val="00DB66AB"/>
    <w:rsid w:val="00DB7ED4"/>
    <w:rsid w:val="00DC0CB4"/>
    <w:rsid w:val="00DC0F37"/>
    <w:rsid w:val="00DC1897"/>
    <w:rsid w:val="00DC1963"/>
    <w:rsid w:val="00DC2617"/>
    <w:rsid w:val="00DC36A6"/>
    <w:rsid w:val="00DC3D8C"/>
    <w:rsid w:val="00DC4067"/>
    <w:rsid w:val="00DC4E12"/>
    <w:rsid w:val="00DC6302"/>
    <w:rsid w:val="00DC683F"/>
    <w:rsid w:val="00DC6A1C"/>
    <w:rsid w:val="00DC6BC9"/>
    <w:rsid w:val="00DC6E3D"/>
    <w:rsid w:val="00DC73C5"/>
    <w:rsid w:val="00DC78C8"/>
    <w:rsid w:val="00DC7AFF"/>
    <w:rsid w:val="00DD01B8"/>
    <w:rsid w:val="00DD1002"/>
    <w:rsid w:val="00DD261E"/>
    <w:rsid w:val="00DD2C25"/>
    <w:rsid w:val="00DD2D21"/>
    <w:rsid w:val="00DD5454"/>
    <w:rsid w:val="00DD6389"/>
    <w:rsid w:val="00DD67E0"/>
    <w:rsid w:val="00DD6AA1"/>
    <w:rsid w:val="00DD70CF"/>
    <w:rsid w:val="00DD7A5F"/>
    <w:rsid w:val="00DD7B5E"/>
    <w:rsid w:val="00DD7F89"/>
    <w:rsid w:val="00DE020E"/>
    <w:rsid w:val="00DE15B6"/>
    <w:rsid w:val="00DE1881"/>
    <w:rsid w:val="00DE1996"/>
    <w:rsid w:val="00DE2669"/>
    <w:rsid w:val="00DE2A2D"/>
    <w:rsid w:val="00DE2EB6"/>
    <w:rsid w:val="00DE2EEB"/>
    <w:rsid w:val="00DE32DA"/>
    <w:rsid w:val="00DE3BDC"/>
    <w:rsid w:val="00DE43A5"/>
    <w:rsid w:val="00DE4A1E"/>
    <w:rsid w:val="00DE4D46"/>
    <w:rsid w:val="00DE4E77"/>
    <w:rsid w:val="00DE4F2B"/>
    <w:rsid w:val="00DE54D0"/>
    <w:rsid w:val="00DE57FB"/>
    <w:rsid w:val="00DE6452"/>
    <w:rsid w:val="00DE67F2"/>
    <w:rsid w:val="00DE7348"/>
    <w:rsid w:val="00DE7412"/>
    <w:rsid w:val="00DE79FA"/>
    <w:rsid w:val="00DE7EBE"/>
    <w:rsid w:val="00DF0B8B"/>
    <w:rsid w:val="00DF10AC"/>
    <w:rsid w:val="00DF1175"/>
    <w:rsid w:val="00DF1C8E"/>
    <w:rsid w:val="00DF20B7"/>
    <w:rsid w:val="00DF25A9"/>
    <w:rsid w:val="00DF2A55"/>
    <w:rsid w:val="00DF2CBF"/>
    <w:rsid w:val="00DF33AD"/>
    <w:rsid w:val="00DF3481"/>
    <w:rsid w:val="00DF3E31"/>
    <w:rsid w:val="00DF4A2B"/>
    <w:rsid w:val="00DF4BF2"/>
    <w:rsid w:val="00DF546A"/>
    <w:rsid w:val="00DF55BC"/>
    <w:rsid w:val="00DF56B9"/>
    <w:rsid w:val="00DF5CD4"/>
    <w:rsid w:val="00DF5F1D"/>
    <w:rsid w:val="00DF6880"/>
    <w:rsid w:val="00DF6C5B"/>
    <w:rsid w:val="00DF7221"/>
    <w:rsid w:val="00E00940"/>
    <w:rsid w:val="00E00C4F"/>
    <w:rsid w:val="00E010A7"/>
    <w:rsid w:val="00E0182A"/>
    <w:rsid w:val="00E02612"/>
    <w:rsid w:val="00E026A2"/>
    <w:rsid w:val="00E02706"/>
    <w:rsid w:val="00E0290B"/>
    <w:rsid w:val="00E02AB4"/>
    <w:rsid w:val="00E02D87"/>
    <w:rsid w:val="00E02E9F"/>
    <w:rsid w:val="00E04D10"/>
    <w:rsid w:val="00E05CB7"/>
    <w:rsid w:val="00E06625"/>
    <w:rsid w:val="00E068C1"/>
    <w:rsid w:val="00E06A54"/>
    <w:rsid w:val="00E06B80"/>
    <w:rsid w:val="00E07503"/>
    <w:rsid w:val="00E0754D"/>
    <w:rsid w:val="00E0758B"/>
    <w:rsid w:val="00E07E0A"/>
    <w:rsid w:val="00E10069"/>
    <w:rsid w:val="00E100B2"/>
    <w:rsid w:val="00E10248"/>
    <w:rsid w:val="00E10675"/>
    <w:rsid w:val="00E108FD"/>
    <w:rsid w:val="00E10B43"/>
    <w:rsid w:val="00E10E0D"/>
    <w:rsid w:val="00E10EFF"/>
    <w:rsid w:val="00E114DE"/>
    <w:rsid w:val="00E116A8"/>
    <w:rsid w:val="00E11E1F"/>
    <w:rsid w:val="00E12BED"/>
    <w:rsid w:val="00E12DE7"/>
    <w:rsid w:val="00E13135"/>
    <w:rsid w:val="00E13169"/>
    <w:rsid w:val="00E13C02"/>
    <w:rsid w:val="00E13C14"/>
    <w:rsid w:val="00E14485"/>
    <w:rsid w:val="00E149F0"/>
    <w:rsid w:val="00E14E6A"/>
    <w:rsid w:val="00E150FF"/>
    <w:rsid w:val="00E15453"/>
    <w:rsid w:val="00E15914"/>
    <w:rsid w:val="00E16968"/>
    <w:rsid w:val="00E169CC"/>
    <w:rsid w:val="00E16A95"/>
    <w:rsid w:val="00E173CC"/>
    <w:rsid w:val="00E17F40"/>
    <w:rsid w:val="00E20CB7"/>
    <w:rsid w:val="00E210A9"/>
    <w:rsid w:val="00E21BDD"/>
    <w:rsid w:val="00E21F37"/>
    <w:rsid w:val="00E2228A"/>
    <w:rsid w:val="00E223EB"/>
    <w:rsid w:val="00E225B6"/>
    <w:rsid w:val="00E22D57"/>
    <w:rsid w:val="00E22FE6"/>
    <w:rsid w:val="00E242E0"/>
    <w:rsid w:val="00E2463D"/>
    <w:rsid w:val="00E253A3"/>
    <w:rsid w:val="00E254AA"/>
    <w:rsid w:val="00E26076"/>
    <w:rsid w:val="00E260B3"/>
    <w:rsid w:val="00E26527"/>
    <w:rsid w:val="00E26F14"/>
    <w:rsid w:val="00E27BEC"/>
    <w:rsid w:val="00E301BD"/>
    <w:rsid w:val="00E30423"/>
    <w:rsid w:val="00E30503"/>
    <w:rsid w:val="00E306ED"/>
    <w:rsid w:val="00E308B8"/>
    <w:rsid w:val="00E310D5"/>
    <w:rsid w:val="00E317DE"/>
    <w:rsid w:val="00E31FA7"/>
    <w:rsid w:val="00E32560"/>
    <w:rsid w:val="00E32666"/>
    <w:rsid w:val="00E331AF"/>
    <w:rsid w:val="00E3407E"/>
    <w:rsid w:val="00E3436C"/>
    <w:rsid w:val="00E343E7"/>
    <w:rsid w:val="00E34751"/>
    <w:rsid w:val="00E347AF"/>
    <w:rsid w:val="00E34B7B"/>
    <w:rsid w:val="00E34D6A"/>
    <w:rsid w:val="00E3523A"/>
    <w:rsid w:val="00E354AC"/>
    <w:rsid w:val="00E3618A"/>
    <w:rsid w:val="00E361A6"/>
    <w:rsid w:val="00E37376"/>
    <w:rsid w:val="00E37DBA"/>
    <w:rsid w:val="00E40440"/>
    <w:rsid w:val="00E40C51"/>
    <w:rsid w:val="00E413B6"/>
    <w:rsid w:val="00E4144D"/>
    <w:rsid w:val="00E4196B"/>
    <w:rsid w:val="00E41B83"/>
    <w:rsid w:val="00E42706"/>
    <w:rsid w:val="00E4278D"/>
    <w:rsid w:val="00E42815"/>
    <w:rsid w:val="00E44BF3"/>
    <w:rsid w:val="00E45082"/>
    <w:rsid w:val="00E45354"/>
    <w:rsid w:val="00E45D6A"/>
    <w:rsid w:val="00E460D4"/>
    <w:rsid w:val="00E462AD"/>
    <w:rsid w:val="00E4668A"/>
    <w:rsid w:val="00E46F19"/>
    <w:rsid w:val="00E470F1"/>
    <w:rsid w:val="00E4791E"/>
    <w:rsid w:val="00E479A8"/>
    <w:rsid w:val="00E47E55"/>
    <w:rsid w:val="00E50000"/>
    <w:rsid w:val="00E50334"/>
    <w:rsid w:val="00E505EC"/>
    <w:rsid w:val="00E5142E"/>
    <w:rsid w:val="00E5220A"/>
    <w:rsid w:val="00E52CFD"/>
    <w:rsid w:val="00E52DBB"/>
    <w:rsid w:val="00E53365"/>
    <w:rsid w:val="00E54163"/>
    <w:rsid w:val="00E5479A"/>
    <w:rsid w:val="00E54CE6"/>
    <w:rsid w:val="00E550F9"/>
    <w:rsid w:val="00E562A4"/>
    <w:rsid w:val="00E57609"/>
    <w:rsid w:val="00E57707"/>
    <w:rsid w:val="00E57831"/>
    <w:rsid w:val="00E57A8B"/>
    <w:rsid w:val="00E57CE6"/>
    <w:rsid w:val="00E57E0F"/>
    <w:rsid w:val="00E57E3E"/>
    <w:rsid w:val="00E57F13"/>
    <w:rsid w:val="00E57F36"/>
    <w:rsid w:val="00E60E03"/>
    <w:rsid w:val="00E6180D"/>
    <w:rsid w:val="00E61C3F"/>
    <w:rsid w:val="00E62204"/>
    <w:rsid w:val="00E625A0"/>
    <w:rsid w:val="00E629FC"/>
    <w:rsid w:val="00E62A2F"/>
    <w:rsid w:val="00E62A47"/>
    <w:rsid w:val="00E62B50"/>
    <w:rsid w:val="00E62B82"/>
    <w:rsid w:val="00E639D2"/>
    <w:rsid w:val="00E63A7E"/>
    <w:rsid w:val="00E63B09"/>
    <w:rsid w:val="00E63CF8"/>
    <w:rsid w:val="00E640B3"/>
    <w:rsid w:val="00E648B0"/>
    <w:rsid w:val="00E64979"/>
    <w:rsid w:val="00E65E28"/>
    <w:rsid w:val="00E66922"/>
    <w:rsid w:val="00E70101"/>
    <w:rsid w:val="00E70305"/>
    <w:rsid w:val="00E70BC4"/>
    <w:rsid w:val="00E7109D"/>
    <w:rsid w:val="00E7135C"/>
    <w:rsid w:val="00E71C9F"/>
    <w:rsid w:val="00E720A7"/>
    <w:rsid w:val="00E72645"/>
    <w:rsid w:val="00E73602"/>
    <w:rsid w:val="00E73778"/>
    <w:rsid w:val="00E73B02"/>
    <w:rsid w:val="00E73BFE"/>
    <w:rsid w:val="00E74041"/>
    <w:rsid w:val="00E7428E"/>
    <w:rsid w:val="00E74543"/>
    <w:rsid w:val="00E74624"/>
    <w:rsid w:val="00E75610"/>
    <w:rsid w:val="00E75617"/>
    <w:rsid w:val="00E7593D"/>
    <w:rsid w:val="00E75B31"/>
    <w:rsid w:val="00E766AD"/>
    <w:rsid w:val="00E778B9"/>
    <w:rsid w:val="00E77E3C"/>
    <w:rsid w:val="00E811A1"/>
    <w:rsid w:val="00E816F1"/>
    <w:rsid w:val="00E81CBC"/>
    <w:rsid w:val="00E822FA"/>
    <w:rsid w:val="00E8265F"/>
    <w:rsid w:val="00E834E8"/>
    <w:rsid w:val="00E839DB"/>
    <w:rsid w:val="00E83A89"/>
    <w:rsid w:val="00E83FC7"/>
    <w:rsid w:val="00E84A78"/>
    <w:rsid w:val="00E85EBB"/>
    <w:rsid w:val="00E85EEB"/>
    <w:rsid w:val="00E86FCA"/>
    <w:rsid w:val="00E90216"/>
    <w:rsid w:val="00E9096F"/>
    <w:rsid w:val="00E91F99"/>
    <w:rsid w:val="00E92105"/>
    <w:rsid w:val="00E922ED"/>
    <w:rsid w:val="00E9320F"/>
    <w:rsid w:val="00E9380D"/>
    <w:rsid w:val="00E93CDF"/>
    <w:rsid w:val="00E94594"/>
    <w:rsid w:val="00E94D52"/>
    <w:rsid w:val="00E94F9F"/>
    <w:rsid w:val="00E9504E"/>
    <w:rsid w:val="00E95497"/>
    <w:rsid w:val="00E95C05"/>
    <w:rsid w:val="00E960E3"/>
    <w:rsid w:val="00E962F5"/>
    <w:rsid w:val="00EA08D5"/>
    <w:rsid w:val="00EA0DF8"/>
    <w:rsid w:val="00EA187E"/>
    <w:rsid w:val="00EA1CFE"/>
    <w:rsid w:val="00EA2542"/>
    <w:rsid w:val="00EA315F"/>
    <w:rsid w:val="00EA370E"/>
    <w:rsid w:val="00EA44A3"/>
    <w:rsid w:val="00EA4DF9"/>
    <w:rsid w:val="00EA5678"/>
    <w:rsid w:val="00EA5AC1"/>
    <w:rsid w:val="00EA698D"/>
    <w:rsid w:val="00EA7736"/>
    <w:rsid w:val="00EB0C2B"/>
    <w:rsid w:val="00EB0FAE"/>
    <w:rsid w:val="00EB1810"/>
    <w:rsid w:val="00EB1A4C"/>
    <w:rsid w:val="00EB1CF9"/>
    <w:rsid w:val="00EB2142"/>
    <w:rsid w:val="00EB24BA"/>
    <w:rsid w:val="00EB29D4"/>
    <w:rsid w:val="00EB2AB7"/>
    <w:rsid w:val="00EB2D6D"/>
    <w:rsid w:val="00EB2F13"/>
    <w:rsid w:val="00EB33D3"/>
    <w:rsid w:val="00EB3F48"/>
    <w:rsid w:val="00EB40ED"/>
    <w:rsid w:val="00EB4397"/>
    <w:rsid w:val="00EB4CD0"/>
    <w:rsid w:val="00EB4E8F"/>
    <w:rsid w:val="00EB5ED4"/>
    <w:rsid w:val="00EB634C"/>
    <w:rsid w:val="00EB65CB"/>
    <w:rsid w:val="00EB6C54"/>
    <w:rsid w:val="00EB704C"/>
    <w:rsid w:val="00EB76B5"/>
    <w:rsid w:val="00EB7FF7"/>
    <w:rsid w:val="00EC0091"/>
    <w:rsid w:val="00EC01D1"/>
    <w:rsid w:val="00EC04C7"/>
    <w:rsid w:val="00EC05DE"/>
    <w:rsid w:val="00EC12FD"/>
    <w:rsid w:val="00EC1970"/>
    <w:rsid w:val="00EC1ADD"/>
    <w:rsid w:val="00EC1C63"/>
    <w:rsid w:val="00EC3186"/>
    <w:rsid w:val="00EC3929"/>
    <w:rsid w:val="00EC3A36"/>
    <w:rsid w:val="00EC3CE0"/>
    <w:rsid w:val="00EC3F6B"/>
    <w:rsid w:val="00EC4155"/>
    <w:rsid w:val="00EC471A"/>
    <w:rsid w:val="00EC483F"/>
    <w:rsid w:val="00EC4914"/>
    <w:rsid w:val="00EC4AAD"/>
    <w:rsid w:val="00EC5331"/>
    <w:rsid w:val="00EC54FC"/>
    <w:rsid w:val="00EC5E8B"/>
    <w:rsid w:val="00EC69F8"/>
    <w:rsid w:val="00EC73C2"/>
    <w:rsid w:val="00EC7695"/>
    <w:rsid w:val="00EC777A"/>
    <w:rsid w:val="00EC78F4"/>
    <w:rsid w:val="00ED0031"/>
    <w:rsid w:val="00ED02DE"/>
    <w:rsid w:val="00ED0936"/>
    <w:rsid w:val="00ED16EB"/>
    <w:rsid w:val="00ED2119"/>
    <w:rsid w:val="00ED28CE"/>
    <w:rsid w:val="00ED2FF8"/>
    <w:rsid w:val="00ED31FA"/>
    <w:rsid w:val="00ED36BA"/>
    <w:rsid w:val="00ED4983"/>
    <w:rsid w:val="00ED4D04"/>
    <w:rsid w:val="00ED4D17"/>
    <w:rsid w:val="00ED5189"/>
    <w:rsid w:val="00ED51E0"/>
    <w:rsid w:val="00ED5895"/>
    <w:rsid w:val="00ED5E3A"/>
    <w:rsid w:val="00ED62FF"/>
    <w:rsid w:val="00ED64C0"/>
    <w:rsid w:val="00ED654B"/>
    <w:rsid w:val="00ED680F"/>
    <w:rsid w:val="00ED69C2"/>
    <w:rsid w:val="00ED764C"/>
    <w:rsid w:val="00ED7847"/>
    <w:rsid w:val="00ED7F7E"/>
    <w:rsid w:val="00EE0A9C"/>
    <w:rsid w:val="00EE1005"/>
    <w:rsid w:val="00EE2B6E"/>
    <w:rsid w:val="00EE3039"/>
    <w:rsid w:val="00EE31F7"/>
    <w:rsid w:val="00EE4025"/>
    <w:rsid w:val="00EE4E11"/>
    <w:rsid w:val="00EE511F"/>
    <w:rsid w:val="00EE52AB"/>
    <w:rsid w:val="00EE5672"/>
    <w:rsid w:val="00EE630E"/>
    <w:rsid w:val="00EE7469"/>
    <w:rsid w:val="00EE747F"/>
    <w:rsid w:val="00EE7779"/>
    <w:rsid w:val="00EF054E"/>
    <w:rsid w:val="00EF070D"/>
    <w:rsid w:val="00EF11F8"/>
    <w:rsid w:val="00EF1B9E"/>
    <w:rsid w:val="00EF1C51"/>
    <w:rsid w:val="00EF1E33"/>
    <w:rsid w:val="00EF211D"/>
    <w:rsid w:val="00EF2802"/>
    <w:rsid w:val="00EF2D8F"/>
    <w:rsid w:val="00EF303C"/>
    <w:rsid w:val="00EF304F"/>
    <w:rsid w:val="00EF3261"/>
    <w:rsid w:val="00EF3EFE"/>
    <w:rsid w:val="00EF46BB"/>
    <w:rsid w:val="00EF56AD"/>
    <w:rsid w:val="00EF57A7"/>
    <w:rsid w:val="00EF689C"/>
    <w:rsid w:val="00EF68C7"/>
    <w:rsid w:val="00EF6AED"/>
    <w:rsid w:val="00EF6AF8"/>
    <w:rsid w:val="00EF6CF9"/>
    <w:rsid w:val="00EF7115"/>
    <w:rsid w:val="00EF7279"/>
    <w:rsid w:val="00EF7712"/>
    <w:rsid w:val="00EF7D7F"/>
    <w:rsid w:val="00F007EC"/>
    <w:rsid w:val="00F0096E"/>
    <w:rsid w:val="00F00AEE"/>
    <w:rsid w:val="00F012A0"/>
    <w:rsid w:val="00F014AB"/>
    <w:rsid w:val="00F01CF1"/>
    <w:rsid w:val="00F01FEF"/>
    <w:rsid w:val="00F0222D"/>
    <w:rsid w:val="00F025BC"/>
    <w:rsid w:val="00F029A5"/>
    <w:rsid w:val="00F02E02"/>
    <w:rsid w:val="00F035CF"/>
    <w:rsid w:val="00F038A0"/>
    <w:rsid w:val="00F03AF4"/>
    <w:rsid w:val="00F03F1A"/>
    <w:rsid w:val="00F045E7"/>
    <w:rsid w:val="00F05BC5"/>
    <w:rsid w:val="00F05D64"/>
    <w:rsid w:val="00F05D7C"/>
    <w:rsid w:val="00F06367"/>
    <w:rsid w:val="00F063CB"/>
    <w:rsid w:val="00F0656F"/>
    <w:rsid w:val="00F068A0"/>
    <w:rsid w:val="00F06B98"/>
    <w:rsid w:val="00F07760"/>
    <w:rsid w:val="00F07869"/>
    <w:rsid w:val="00F103E1"/>
    <w:rsid w:val="00F10471"/>
    <w:rsid w:val="00F10E64"/>
    <w:rsid w:val="00F11606"/>
    <w:rsid w:val="00F124A4"/>
    <w:rsid w:val="00F1262A"/>
    <w:rsid w:val="00F1270F"/>
    <w:rsid w:val="00F13328"/>
    <w:rsid w:val="00F13B9F"/>
    <w:rsid w:val="00F13C67"/>
    <w:rsid w:val="00F13CAD"/>
    <w:rsid w:val="00F14610"/>
    <w:rsid w:val="00F14ADC"/>
    <w:rsid w:val="00F14AFD"/>
    <w:rsid w:val="00F14B1B"/>
    <w:rsid w:val="00F14B1F"/>
    <w:rsid w:val="00F14FCB"/>
    <w:rsid w:val="00F15677"/>
    <w:rsid w:val="00F15978"/>
    <w:rsid w:val="00F15B61"/>
    <w:rsid w:val="00F170FF"/>
    <w:rsid w:val="00F17591"/>
    <w:rsid w:val="00F17E78"/>
    <w:rsid w:val="00F201BE"/>
    <w:rsid w:val="00F20211"/>
    <w:rsid w:val="00F205D5"/>
    <w:rsid w:val="00F206C2"/>
    <w:rsid w:val="00F208E5"/>
    <w:rsid w:val="00F219B7"/>
    <w:rsid w:val="00F21BF8"/>
    <w:rsid w:val="00F21C49"/>
    <w:rsid w:val="00F223AC"/>
    <w:rsid w:val="00F227D8"/>
    <w:rsid w:val="00F2349A"/>
    <w:rsid w:val="00F2379A"/>
    <w:rsid w:val="00F23A09"/>
    <w:rsid w:val="00F24145"/>
    <w:rsid w:val="00F245B0"/>
    <w:rsid w:val="00F25690"/>
    <w:rsid w:val="00F25B46"/>
    <w:rsid w:val="00F25B8C"/>
    <w:rsid w:val="00F25C1C"/>
    <w:rsid w:val="00F25D46"/>
    <w:rsid w:val="00F25FEB"/>
    <w:rsid w:val="00F26786"/>
    <w:rsid w:val="00F267DA"/>
    <w:rsid w:val="00F26EBE"/>
    <w:rsid w:val="00F27640"/>
    <w:rsid w:val="00F27CB6"/>
    <w:rsid w:val="00F3029D"/>
    <w:rsid w:val="00F30D1F"/>
    <w:rsid w:val="00F31825"/>
    <w:rsid w:val="00F334CD"/>
    <w:rsid w:val="00F33B76"/>
    <w:rsid w:val="00F34838"/>
    <w:rsid w:val="00F34CF5"/>
    <w:rsid w:val="00F34EEB"/>
    <w:rsid w:val="00F36659"/>
    <w:rsid w:val="00F3679B"/>
    <w:rsid w:val="00F41A4C"/>
    <w:rsid w:val="00F41F2E"/>
    <w:rsid w:val="00F41FD0"/>
    <w:rsid w:val="00F424C0"/>
    <w:rsid w:val="00F424E7"/>
    <w:rsid w:val="00F430D0"/>
    <w:rsid w:val="00F43B85"/>
    <w:rsid w:val="00F443B9"/>
    <w:rsid w:val="00F44925"/>
    <w:rsid w:val="00F44980"/>
    <w:rsid w:val="00F44A33"/>
    <w:rsid w:val="00F455CD"/>
    <w:rsid w:val="00F45C17"/>
    <w:rsid w:val="00F45D50"/>
    <w:rsid w:val="00F46753"/>
    <w:rsid w:val="00F47116"/>
    <w:rsid w:val="00F473A0"/>
    <w:rsid w:val="00F47797"/>
    <w:rsid w:val="00F47A8F"/>
    <w:rsid w:val="00F501B3"/>
    <w:rsid w:val="00F5040C"/>
    <w:rsid w:val="00F5119A"/>
    <w:rsid w:val="00F514F2"/>
    <w:rsid w:val="00F518BF"/>
    <w:rsid w:val="00F519A4"/>
    <w:rsid w:val="00F51C0C"/>
    <w:rsid w:val="00F51E69"/>
    <w:rsid w:val="00F520E5"/>
    <w:rsid w:val="00F525F8"/>
    <w:rsid w:val="00F52A84"/>
    <w:rsid w:val="00F52D44"/>
    <w:rsid w:val="00F542A2"/>
    <w:rsid w:val="00F56333"/>
    <w:rsid w:val="00F56396"/>
    <w:rsid w:val="00F56EB8"/>
    <w:rsid w:val="00F5774A"/>
    <w:rsid w:val="00F57886"/>
    <w:rsid w:val="00F57FA1"/>
    <w:rsid w:val="00F60221"/>
    <w:rsid w:val="00F60E60"/>
    <w:rsid w:val="00F60F98"/>
    <w:rsid w:val="00F61896"/>
    <w:rsid w:val="00F61B90"/>
    <w:rsid w:val="00F61F05"/>
    <w:rsid w:val="00F61FCA"/>
    <w:rsid w:val="00F621D8"/>
    <w:rsid w:val="00F62B16"/>
    <w:rsid w:val="00F62BD0"/>
    <w:rsid w:val="00F62CBE"/>
    <w:rsid w:val="00F63340"/>
    <w:rsid w:val="00F6475D"/>
    <w:rsid w:val="00F64BCC"/>
    <w:rsid w:val="00F64D29"/>
    <w:rsid w:val="00F657C5"/>
    <w:rsid w:val="00F65B57"/>
    <w:rsid w:val="00F673DC"/>
    <w:rsid w:val="00F67A68"/>
    <w:rsid w:val="00F702D5"/>
    <w:rsid w:val="00F7031F"/>
    <w:rsid w:val="00F706B8"/>
    <w:rsid w:val="00F70751"/>
    <w:rsid w:val="00F7086B"/>
    <w:rsid w:val="00F70884"/>
    <w:rsid w:val="00F70C7F"/>
    <w:rsid w:val="00F70E65"/>
    <w:rsid w:val="00F715AA"/>
    <w:rsid w:val="00F7172B"/>
    <w:rsid w:val="00F72797"/>
    <w:rsid w:val="00F7304B"/>
    <w:rsid w:val="00F737C0"/>
    <w:rsid w:val="00F73862"/>
    <w:rsid w:val="00F73AE8"/>
    <w:rsid w:val="00F73FBB"/>
    <w:rsid w:val="00F743D9"/>
    <w:rsid w:val="00F74B7C"/>
    <w:rsid w:val="00F750DF"/>
    <w:rsid w:val="00F75B31"/>
    <w:rsid w:val="00F76E71"/>
    <w:rsid w:val="00F779B6"/>
    <w:rsid w:val="00F77CEC"/>
    <w:rsid w:val="00F77E98"/>
    <w:rsid w:val="00F80AB2"/>
    <w:rsid w:val="00F80ACD"/>
    <w:rsid w:val="00F80DDD"/>
    <w:rsid w:val="00F81E90"/>
    <w:rsid w:val="00F8281C"/>
    <w:rsid w:val="00F82BED"/>
    <w:rsid w:val="00F8335E"/>
    <w:rsid w:val="00F833B8"/>
    <w:rsid w:val="00F83EF7"/>
    <w:rsid w:val="00F84671"/>
    <w:rsid w:val="00F8486C"/>
    <w:rsid w:val="00F857A2"/>
    <w:rsid w:val="00F857FC"/>
    <w:rsid w:val="00F85B15"/>
    <w:rsid w:val="00F85DF2"/>
    <w:rsid w:val="00F85EC0"/>
    <w:rsid w:val="00F86213"/>
    <w:rsid w:val="00F867F4"/>
    <w:rsid w:val="00F871AE"/>
    <w:rsid w:val="00F90815"/>
    <w:rsid w:val="00F912B0"/>
    <w:rsid w:val="00F915CB"/>
    <w:rsid w:val="00F91770"/>
    <w:rsid w:val="00F9244E"/>
    <w:rsid w:val="00F92BF9"/>
    <w:rsid w:val="00F92C2E"/>
    <w:rsid w:val="00F94079"/>
    <w:rsid w:val="00F94234"/>
    <w:rsid w:val="00F9430E"/>
    <w:rsid w:val="00F9432F"/>
    <w:rsid w:val="00F94477"/>
    <w:rsid w:val="00F94591"/>
    <w:rsid w:val="00F954D2"/>
    <w:rsid w:val="00F9577B"/>
    <w:rsid w:val="00F95878"/>
    <w:rsid w:val="00F96933"/>
    <w:rsid w:val="00F96A22"/>
    <w:rsid w:val="00F97204"/>
    <w:rsid w:val="00F97423"/>
    <w:rsid w:val="00F97680"/>
    <w:rsid w:val="00F976E7"/>
    <w:rsid w:val="00FA0582"/>
    <w:rsid w:val="00FA0679"/>
    <w:rsid w:val="00FA0DF9"/>
    <w:rsid w:val="00FA1181"/>
    <w:rsid w:val="00FA223C"/>
    <w:rsid w:val="00FA24DE"/>
    <w:rsid w:val="00FA2CE5"/>
    <w:rsid w:val="00FA3234"/>
    <w:rsid w:val="00FA334A"/>
    <w:rsid w:val="00FA4296"/>
    <w:rsid w:val="00FA45A5"/>
    <w:rsid w:val="00FA4743"/>
    <w:rsid w:val="00FA5B76"/>
    <w:rsid w:val="00FA5BB4"/>
    <w:rsid w:val="00FA61EB"/>
    <w:rsid w:val="00FA6A30"/>
    <w:rsid w:val="00FA6BC2"/>
    <w:rsid w:val="00FA7196"/>
    <w:rsid w:val="00FA7C4E"/>
    <w:rsid w:val="00FA7DF3"/>
    <w:rsid w:val="00FB02C5"/>
    <w:rsid w:val="00FB0917"/>
    <w:rsid w:val="00FB0D94"/>
    <w:rsid w:val="00FB2A52"/>
    <w:rsid w:val="00FB48FC"/>
    <w:rsid w:val="00FB4B52"/>
    <w:rsid w:val="00FB4B53"/>
    <w:rsid w:val="00FB53EA"/>
    <w:rsid w:val="00FB57DF"/>
    <w:rsid w:val="00FB5E2A"/>
    <w:rsid w:val="00FB60E3"/>
    <w:rsid w:val="00FB6498"/>
    <w:rsid w:val="00FB6D8C"/>
    <w:rsid w:val="00FC0941"/>
    <w:rsid w:val="00FC0B41"/>
    <w:rsid w:val="00FC0FC1"/>
    <w:rsid w:val="00FC1918"/>
    <w:rsid w:val="00FC2170"/>
    <w:rsid w:val="00FC22A9"/>
    <w:rsid w:val="00FC2585"/>
    <w:rsid w:val="00FC25C4"/>
    <w:rsid w:val="00FC3101"/>
    <w:rsid w:val="00FC4170"/>
    <w:rsid w:val="00FC4654"/>
    <w:rsid w:val="00FC4CC7"/>
    <w:rsid w:val="00FC56B1"/>
    <w:rsid w:val="00FC5749"/>
    <w:rsid w:val="00FC5966"/>
    <w:rsid w:val="00FC5BEC"/>
    <w:rsid w:val="00FC64C3"/>
    <w:rsid w:val="00FC681C"/>
    <w:rsid w:val="00FC6D8C"/>
    <w:rsid w:val="00FC7C03"/>
    <w:rsid w:val="00FD08A7"/>
    <w:rsid w:val="00FD09EB"/>
    <w:rsid w:val="00FD0C8F"/>
    <w:rsid w:val="00FD12C3"/>
    <w:rsid w:val="00FD1FEF"/>
    <w:rsid w:val="00FD2B1B"/>
    <w:rsid w:val="00FD2BD9"/>
    <w:rsid w:val="00FD2DE8"/>
    <w:rsid w:val="00FD301D"/>
    <w:rsid w:val="00FD3895"/>
    <w:rsid w:val="00FD3A04"/>
    <w:rsid w:val="00FD3B05"/>
    <w:rsid w:val="00FD42B0"/>
    <w:rsid w:val="00FD4320"/>
    <w:rsid w:val="00FD4B64"/>
    <w:rsid w:val="00FD4FCE"/>
    <w:rsid w:val="00FD5256"/>
    <w:rsid w:val="00FD53EB"/>
    <w:rsid w:val="00FD597A"/>
    <w:rsid w:val="00FD5C74"/>
    <w:rsid w:val="00FD651D"/>
    <w:rsid w:val="00FD6DD7"/>
    <w:rsid w:val="00FD78E2"/>
    <w:rsid w:val="00FD7B25"/>
    <w:rsid w:val="00FD7EBA"/>
    <w:rsid w:val="00FE02E7"/>
    <w:rsid w:val="00FE0C50"/>
    <w:rsid w:val="00FE131A"/>
    <w:rsid w:val="00FE14D6"/>
    <w:rsid w:val="00FE1A04"/>
    <w:rsid w:val="00FE1D0D"/>
    <w:rsid w:val="00FE2424"/>
    <w:rsid w:val="00FE2573"/>
    <w:rsid w:val="00FE2662"/>
    <w:rsid w:val="00FE274C"/>
    <w:rsid w:val="00FE280C"/>
    <w:rsid w:val="00FE29E6"/>
    <w:rsid w:val="00FE2B60"/>
    <w:rsid w:val="00FE30DF"/>
    <w:rsid w:val="00FE32ED"/>
    <w:rsid w:val="00FE4E3C"/>
    <w:rsid w:val="00FE4EAD"/>
    <w:rsid w:val="00FE50A4"/>
    <w:rsid w:val="00FE5486"/>
    <w:rsid w:val="00FE5768"/>
    <w:rsid w:val="00FE5E05"/>
    <w:rsid w:val="00FE636E"/>
    <w:rsid w:val="00FE63D2"/>
    <w:rsid w:val="00FE6C4C"/>
    <w:rsid w:val="00FE70D8"/>
    <w:rsid w:val="00FE770A"/>
    <w:rsid w:val="00FE78D6"/>
    <w:rsid w:val="00FE791C"/>
    <w:rsid w:val="00FF0FE1"/>
    <w:rsid w:val="00FF1774"/>
    <w:rsid w:val="00FF1810"/>
    <w:rsid w:val="00FF2D29"/>
    <w:rsid w:val="00FF38DA"/>
    <w:rsid w:val="00FF3B2E"/>
    <w:rsid w:val="00FF3BC4"/>
    <w:rsid w:val="00FF3CB1"/>
    <w:rsid w:val="00FF4249"/>
    <w:rsid w:val="00FF42CB"/>
    <w:rsid w:val="00FF433D"/>
    <w:rsid w:val="00FF470E"/>
    <w:rsid w:val="00FF4927"/>
    <w:rsid w:val="00FF4C9A"/>
    <w:rsid w:val="00FF516A"/>
    <w:rsid w:val="00FF53F2"/>
    <w:rsid w:val="00FF5A5B"/>
    <w:rsid w:val="00FF5B34"/>
    <w:rsid w:val="00FF627E"/>
    <w:rsid w:val="00FF6A89"/>
    <w:rsid w:val="00FF6DEF"/>
    <w:rsid w:val="00FF7EA7"/>
    <w:rsid w:val="00FF7F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162C8"/>
    <w:pPr>
      <w:widowControl w:val="0"/>
      <w:autoSpaceDE w:val="0"/>
      <w:autoSpaceDN w:val="0"/>
      <w:adjustRightInd w:val="0"/>
      <w:ind w:firstLine="196"/>
      <w:jc w:val="both"/>
    </w:pPr>
    <w:rPr>
      <w:sz w:val="22"/>
    </w:rPr>
  </w:style>
  <w:style w:type="paragraph" w:styleId="Heading1">
    <w:name w:val="heading 1"/>
    <w:basedOn w:val="Normal"/>
    <w:next w:val="Normal"/>
    <w:link w:val="Heading1Char"/>
    <w:qFormat/>
    <w:rsid w:val="00610757"/>
    <w:pPr>
      <w:keepNext/>
      <w:spacing w:before="120"/>
      <w:ind w:firstLine="0"/>
      <w:outlineLvl w:val="0"/>
    </w:pPr>
    <w:rPr>
      <w:rFonts w:ascii="Arial" w:hAnsi="Arial" w:cs="Arial"/>
      <w:b/>
      <w:bCs/>
      <w:color w:val="000080"/>
      <w:sz w:val="20"/>
    </w:rPr>
  </w:style>
  <w:style w:type="paragraph" w:styleId="Heading2">
    <w:name w:val="heading 2"/>
    <w:basedOn w:val="Heading3"/>
    <w:next w:val="Normal"/>
    <w:qFormat/>
    <w:rsid w:val="005A4BFE"/>
    <w:pPr>
      <w:spacing w:before="0"/>
      <w:outlineLvl w:val="1"/>
    </w:pPr>
  </w:style>
  <w:style w:type="paragraph" w:styleId="Heading3">
    <w:name w:val="heading 3"/>
    <w:basedOn w:val="Normal"/>
    <w:next w:val="Normal"/>
    <w:qFormat/>
    <w:rsid w:val="00610757"/>
    <w:pPr>
      <w:keepNext/>
      <w:keepLines/>
      <w:spacing w:before="60"/>
      <w:ind w:firstLine="0"/>
      <w:outlineLvl w:val="2"/>
    </w:pPr>
    <w:rPr>
      <w:rFonts w:ascii="Arial" w:hAnsi="Arial" w:cs="Arial"/>
      <w:color w:val="000080"/>
      <w:sz w:val="20"/>
    </w:rPr>
  </w:style>
  <w:style w:type="paragraph" w:styleId="Heading4">
    <w:name w:val="heading 4"/>
    <w:basedOn w:val="Normal"/>
    <w:next w:val="Normal"/>
    <w:qFormat/>
    <w:rsid w:val="00610757"/>
    <w:pPr>
      <w:keepNext/>
      <w:outlineLvl w:val="3"/>
    </w:pPr>
    <w:rPr>
      <w:rFonts w:ascii="Arial" w:hAnsi="Arial" w:cs="Arial"/>
      <w:color w:val="FFFFFF"/>
      <w:sz w:val="32"/>
    </w:rPr>
  </w:style>
  <w:style w:type="paragraph" w:styleId="Heading5">
    <w:name w:val="heading 5"/>
    <w:basedOn w:val="Normal"/>
    <w:next w:val="Normal"/>
    <w:qFormat/>
    <w:rsid w:val="00610757"/>
    <w:pPr>
      <w:keepNext/>
      <w:spacing w:before="40"/>
      <w:outlineLvl w:val="4"/>
    </w:pPr>
    <w:rPr>
      <w:rFonts w:ascii="Arial" w:hAnsi="Arial" w:cs="Arial"/>
      <w:b/>
      <w:bCs/>
      <w:color w:val="FFFFFF"/>
    </w:rPr>
  </w:style>
  <w:style w:type="paragraph" w:styleId="Heading6">
    <w:name w:val="heading 6"/>
    <w:basedOn w:val="Normal"/>
    <w:next w:val="Normal"/>
    <w:qFormat/>
    <w:rsid w:val="00610757"/>
    <w:pPr>
      <w:spacing w:before="240" w:after="60"/>
      <w:outlineLvl w:val="5"/>
    </w:pPr>
    <w:rPr>
      <w:b/>
      <w:bCs/>
      <w:szCs w:val="22"/>
    </w:rPr>
  </w:style>
  <w:style w:type="paragraph" w:styleId="Heading7">
    <w:name w:val="heading 7"/>
    <w:basedOn w:val="Normal"/>
    <w:next w:val="Normal"/>
    <w:qFormat/>
    <w:rsid w:val="00610757"/>
    <w:pPr>
      <w:spacing w:before="240" w:after="60"/>
      <w:outlineLvl w:val="6"/>
    </w:pPr>
    <w:rPr>
      <w:sz w:val="24"/>
      <w:szCs w:val="24"/>
    </w:rPr>
  </w:style>
  <w:style w:type="paragraph" w:styleId="Heading8">
    <w:name w:val="heading 8"/>
    <w:basedOn w:val="Normal"/>
    <w:next w:val="Normal"/>
    <w:qFormat/>
    <w:rsid w:val="00610757"/>
    <w:pPr>
      <w:spacing w:before="240" w:after="60"/>
      <w:outlineLvl w:val="7"/>
    </w:pPr>
    <w:rPr>
      <w:i/>
      <w:iCs/>
      <w:sz w:val="24"/>
      <w:szCs w:val="24"/>
    </w:rPr>
  </w:style>
  <w:style w:type="paragraph" w:styleId="Heading9">
    <w:name w:val="heading 9"/>
    <w:basedOn w:val="Normal"/>
    <w:next w:val="Normal"/>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semiHidden/>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rsid w:val="00610757"/>
    <w:pPr>
      <w:tabs>
        <w:tab w:val="right" w:leader="dot" w:pos="7920"/>
      </w:tabs>
      <w:ind w:left="902" w:firstLine="0"/>
    </w:pPr>
    <w:rPr>
      <w:rFonts w:ascii="Arial" w:hAnsi="Arial"/>
      <w:sz w:val="20"/>
    </w:rPr>
  </w:style>
  <w:style w:type="paragraph" w:styleId="ListBullet">
    <w:name w:val="List Bullet"/>
    <w:basedOn w:val="Normal"/>
    <w:link w:val="ListBulletChar"/>
    <w:rsid w:val="00610757"/>
    <w:pPr>
      <w:numPr>
        <w:numId w:val="2"/>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rsid w:val="00610757"/>
    <w:pPr>
      <w:numPr>
        <w:ilvl w:val="12"/>
      </w:numPr>
      <w:ind w:left="266" w:hanging="266"/>
      <w:jc w:val="left"/>
    </w:pPr>
    <w:rPr>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semiHidden/>
    <w:rsid w:val="00610757"/>
    <w:rPr>
      <w:sz w:val="16"/>
      <w:szCs w:val="16"/>
    </w:rPr>
  </w:style>
  <w:style w:type="paragraph" w:styleId="CommentText">
    <w:name w:val="annotation text"/>
    <w:basedOn w:val="Normal"/>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
      </w:numPr>
    </w:pPr>
  </w:style>
  <w:style w:type="paragraph" w:styleId="ListNumber">
    <w:name w:val="List Number"/>
    <w:basedOn w:val="Normal"/>
    <w:rsid w:val="00610757"/>
    <w:pPr>
      <w:numPr>
        <w:numId w:val="4"/>
      </w:numPr>
    </w:pPr>
  </w:style>
  <w:style w:type="paragraph" w:styleId="ListNumber2">
    <w:name w:val="List Number 2"/>
    <w:basedOn w:val="Normal"/>
    <w:rsid w:val="00610757"/>
    <w:pPr>
      <w:numPr>
        <w:numId w:val="5"/>
      </w:numPr>
    </w:pPr>
  </w:style>
  <w:style w:type="paragraph" w:styleId="BalloonText">
    <w:name w:val="Balloon Text"/>
    <w:basedOn w:val="Normal"/>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semiHidden/>
    <w:rsid w:val="00610757"/>
    <w:rPr>
      <w:b/>
      <w:bCs/>
    </w:rPr>
  </w:style>
  <w:style w:type="paragraph" w:styleId="DocumentMap">
    <w:name w:val="Document Map"/>
    <w:basedOn w:val="Normal"/>
    <w:semiHidden/>
    <w:rsid w:val="00610757"/>
    <w:pPr>
      <w:shd w:val="clear" w:color="auto" w:fill="000080"/>
    </w:pPr>
    <w:rPr>
      <w:rFonts w:ascii="Tahoma" w:hAnsi="Tahoma" w:cs="Tahoma"/>
    </w:rPr>
  </w:style>
  <w:style w:type="paragraph" w:styleId="Footer">
    <w:name w:val="footer"/>
    <w:basedOn w:val="Normal"/>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rsid w:val="00610757"/>
    <w:pPr>
      <w:ind w:left="900"/>
    </w:pPr>
  </w:style>
  <w:style w:type="paragraph" w:styleId="TOC3">
    <w:name w:val="toc 3"/>
    <w:basedOn w:val="Normal"/>
    <w:next w:val="Normal"/>
    <w:autoRedefine/>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rsid w:val="00610757"/>
    <w:pPr>
      <w:spacing w:after="60"/>
      <w:ind w:hanging="6"/>
    </w:pPr>
    <w:rPr>
      <w:rFonts w:ascii="Arial" w:hAnsi="Arial"/>
      <w:sz w:val="20"/>
    </w:rPr>
  </w:style>
  <w:style w:type="paragraph" w:styleId="Header">
    <w:name w:val="header"/>
    <w:basedOn w:val="Normal"/>
    <w:rsid w:val="00610757"/>
    <w:pPr>
      <w:tabs>
        <w:tab w:val="center" w:pos="4153"/>
        <w:tab w:val="right" w:pos="8306"/>
      </w:tabs>
    </w:pPr>
  </w:style>
  <w:style w:type="character" w:customStyle="1" w:styleId="ListBulletChar">
    <w:name w:val="List Bullet Char"/>
    <w:basedOn w:val="DefaultParagraphFont"/>
    <w:link w:val="ListBullet"/>
    <w:rsid w:val="00610757"/>
    <w:rPr>
      <w:sz w:val="22"/>
    </w:rPr>
  </w:style>
  <w:style w:type="character" w:customStyle="1" w:styleId="Heading1Char">
    <w:name w:val="Heading 1 Char"/>
    <w:basedOn w:val="DefaultParagraphFont"/>
    <w:link w:val="Heading1"/>
    <w:rsid w:val="005A1F91"/>
    <w:rPr>
      <w:rFonts w:ascii="Arial" w:hAnsi="Arial" w:cs="Arial"/>
      <w:b/>
      <w:bCs/>
      <w:color w:val="000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162C8"/>
    <w:pPr>
      <w:widowControl w:val="0"/>
      <w:autoSpaceDE w:val="0"/>
      <w:autoSpaceDN w:val="0"/>
      <w:adjustRightInd w:val="0"/>
      <w:ind w:firstLine="196"/>
      <w:jc w:val="both"/>
    </w:pPr>
    <w:rPr>
      <w:sz w:val="22"/>
    </w:rPr>
  </w:style>
  <w:style w:type="paragraph" w:styleId="Heading1">
    <w:name w:val="heading 1"/>
    <w:basedOn w:val="Normal"/>
    <w:next w:val="Normal"/>
    <w:link w:val="Heading1Char"/>
    <w:qFormat/>
    <w:rsid w:val="00610757"/>
    <w:pPr>
      <w:keepNext/>
      <w:spacing w:before="120"/>
      <w:ind w:firstLine="0"/>
      <w:outlineLvl w:val="0"/>
    </w:pPr>
    <w:rPr>
      <w:rFonts w:ascii="Arial" w:hAnsi="Arial" w:cs="Arial"/>
      <w:b/>
      <w:bCs/>
      <w:color w:val="000080"/>
      <w:sz w:val="20"/>
    </w:rPr>
  </w:style>
  <w:style w:type="paragraph" w:styleId="Heading2">
    <w:name w:val="heading 2"/>
    <w:basedOn w:val="Heading3"/>
    <w:next w:val="Normal"/>
    <w:qFormat/>
    <w:rsid w:val="005A4BFE"/>
    <w:pPr>
      <w:spacing w:before="0"/>
      <w:outlineLvl w:val="1"/>
    </w:pPr>
  </w:style>
  <w:style w:type="paragraph" w:styleId="Heading3">
    <w:name w:val="heading 3"/>
    <w:basedOn w:val="Normal"/>
    <w:next w:val="Normal"/>
    <w:qFormat/>
    <w:rsid w:val="00610757"/>
    <w:pPr>
      <w:keepNext/>
      <w:keepLines/>
      <w:spacing w:before="60"/>
      <w:ind w:firstLine="0"/>
      <w:outlineLvl w:val="2"/>
    </w:pPr>
    <w:rPr>
      <w:rFonts w:ascii="Arial" w:hAnsi="Arial" w:cs="Arial"/>
      <w:color w:val="000080"/>
      <w:sz w:val="20"/>
    </w:rPr>
  </w:style>
  <w:style w:type="paragraph" w:styleId="Heading4">
    <w:name w:val="heading 4"/>
    <w:basedOn w:val="Normal"/>
    <w:next w:val="Normal"/>
    <w:qFormat/>
    <w:rsid w:val="00610757"/>
    <w:pPr>
      <w:keepNext/>
      <w:outlineLvl w:val="3"/>
    </w:pPr>
    <w:rPr>
      <w:rFonts w:ascii="Arial" w:hAnsi="Arial" w:cs="Arial"/>
      <w:color w:val="FFFFFF"/>
      <w:sz w:val="32"/>
    </w:rPr>
  </w:style>
  <w:style w:type="paragraph" w:styleId="Heading5">
    <w:name w:val="heading 5"/>
    <w:basedOn w:val="Normal"/>
    <w:next w:val="Normal"/>
    <w:qFormat/>
    <w:rsid w:val="00610757"/>
    <w:pPr>
      <w:keepNext/>
      <w:spacing w:before="40"/>
      <w:outlineLvl w:val="4"/>
    </w:pPr>
    <w:rPr>
      <w:rFonts w:ascii="Arial" w:hAnsi="Arial" w:cs="Arial"/>
      <w:b/>
      <w:bCs/>
      <w:color w:val="FFFFFF"/>
    </w:rPr>
  </w:style>
  <w:style w:type="paragraph" w:styleId="Heading6">
    <w:name w:val="heading 6"/>
    <w:basedOn w:val="Normal"/>
    <w:next w:val="Normal"/>
    <w:qFormat/>
    <w:rsid w:val="00610757"/>
    <w:pPr>
      <w:spacing w:before="240" w:after="60"/>
      <w:outlineLvl w:val="5"/>
    </w:pPr>
    <w:rPr>
      <w:b/>
      <w:bCs/>
      <w:szCs w:val="22"/>
    </w:rPr>
  </w:style>
  <w:style w:type="paragraph" w:styleId="Heading7">
    <w:name w:val="heading 7"/>
    <w:basedOn w:val="Normal"/>
    <w:next w:val="Normal"/>
    <w:qFormat/>
    <w:rsid w:val="00610757"/>
    <w:pPr>
      <w:spacing w:before="240" w:after="60"/>
      <w:outlineLvl w:val="6"/>
    </w:pPr>
    <w:rPr>
      <w:sz w:val="24"/>
      <w:szCs w:val="24"/>
    </w:rPr>
  </w:style>
  <w:style w:type="paragraph" w:styleId="Heading8">
    <w:name w:val="heading 8"/>
    <w:basedOn w:val="Normal"/>
    <w:next w:val="Normal"/>
    <w:qFormat/>
    <w:rsid w:val="00610757"/>
    <w:pPr>
      <w:spacing w:before="240" w:after="60"/>
      <w:outlineLvl w:val="7"/>
    </w:pPr>
    <w:rPr>
      <w:i/>
      <w:iCs/>
      <w:sz w:val="24"/>
      <w:szCs w:val="24"/>
    </w:rPr>
  </w:style>
  <w:style w:type="paragraph" w:styleId="Heading9">
    <w:name w:val="heading 9"/>
    <w:basedOn w:val="Normal"/>
    <w:next w:val="Normal"/>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semiHidden/>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rsid w:val="00610757"/>
    <w:pPr>
      <w:tabs>
        <w:tab w:val="right" w:leader="dot" w:pos="7920"/>
      </w:tabs>
      <w:ind w:left="902" w:firstLine="0"/>
    </w:pPr>
    <w:rPr>
      <w:rFonts w:ascii="Arial" w:hAnsi="Arial"/>
      <w:sz w:val="20"/>
    </w:rPr>
  </w:style>
  <w:style w:type="paragraph" w:styleId="ListBullet">
    <w:name w:val="List Bullet"/>
    <w:basedOn w:val="Normal"/>
    <w:link w:val="ListBulletChar"/>
    <w:rsid w:val="00610757"/>
    <w:pPr>
      <w:numPr>
        <w:numId w:val="2"/>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rsid w:val="00610757"/>
    <w:pPr>
      <w:numPr>
        <w:ilvl w:val="12"/>
      </w:numPr>
      <w:ind w:left="266" w:hanging="266"/>
      <w:jc w:val="left"/>
    </w:pPr>
    <w:rPr>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semiHidden/>
    <w:rsid w:val="00610757"/>
    <w:rPr>
      <w:sz w:val="16"/>
      <w:szCs w:val="16"/>
    </w:rPr>
  </w:style>
  <w:style w:type="paragraph" w:styleId="CommentText">
    <w:name w:val="annotation text"/>
    <w:basedOn w:val="Normal"/>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
      </w:numPr>
    </w:pPr>
  </w:style>
  <w:style w:type="paragraph" w:styleId="ListNumber">
    <w:name w:val="List Number"/>
    <w:basedOn w:val="Normal"/>
    <w:rsid w:val="00610757"/>
    <w:pPr>
      <w:numPr>
        <w:numId w:val="4"/>
      </w:numPr>
    </w:pPr>
  </w:style>
  <w:style w:type="paragraph" w:styleId="ListNumber2">
    <w:name w:val="List Number 2"/>
    <w:basedOn w:val="Normal"/>
    <w:rsid w:val="00610757"/>
    <w:pPr>
      <w:numPr>
        <w:numId w:val="5"/>
      </w:numPr>
    </w:pPr>
  </w:style>
  <w:style w:type="paragraph" w:styleId="BalloonText">
    <w:name w:val="Balloon Text"/>
    <w:basedOn w:val="Normal"/>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semiHidden/>
    <w:rsid w:val="00610757"/>
    <w:rPr>
      <w:b/>
      <w:bCs/>
    </w:rPr>
  </w:style>
  <w:style w:type="paragraph" w:styleId="DocumentMap">
    <w:name w:val="Document Map"/>
    <w:basedOn w:val="Normal"/>
    <w:semiHidden/>
    <w:rsid w:val="00610757"/>
    <w:pPr>
      <w:shd w:val="clear" w:color="auto" w:fill="000080"/>
    </w:pPr>
    <w:rPr>
      <w:rFonts w:ascii="Tahoma" w:hAnsi="Tahoma" w:cs="Tahoma"/>
    </w:rPr>
  </w:style>
  <w:style w:type="paragraph" w:styleId="Footer">
    <w:name w:val="footer"/>
    <w:basedOn w:val="Normal"/>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rsid w:val="00610757"/>
    <w:pPr>
      <w:ind w:left="900"/>
    </w:pPr>
  </w:style>
  <w:style w:type="paragraph" w:styleId="TOC3">
    <w:name w:val="toc 3"/>
    <w:basedOn w:val="Normal"/>
    <w:next w:val="Normal"/>
    <w:autoRedefine/>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rsid w:val="00610757"/>
    <w:pPr>
      <w:spacing w:after="60"/>
      <w:ind w:hanging="6"/>
    </w:pPr>
    <w:rPr>
      <w:rFonts w:ascii="Arial" w:hAnsi="Arial"/>
      <w:sz w:val="20"/>
    </w:rPr>
  </w:style>
  <w:style w:type="paragraph" w:styleId="Header">
    <w:name w:val="header"/>
    <w:basedOn w:val="Normal"/>
    <w:rsid w:val="00610757"/>
    <w:pPr>
      <w:tabs>
        <w:tab w:val="center" w:pos="4153"/>
        <w:tab w:val="right" w:pos="8306"/>
      </w:tabs>
    </w:pPr>
  </w:style>
  <w:style w:type="character" w:customStyle="1" w:styleId="ListBulletChar">
    <w:name w:val="List Bullet Char"/>
    <w:basedOn w:val="DefaultParagraphFont"/>
    <w:link w:val="ListBullet"/>
    <w:rsid w:val="00610757"/>
    <w:rPr>
      <w:sz w:val="22"/>
    </w:rPr>
  </w:style>
  <w:style w:type="character" w:customStyle="1" w:styleId="Heading1Char">
    <w:name w:val="Heading 1 Char"/>
    <w:basedOn w:val="DefaultParagraphFont"/>
    <w:link w:val="Heading1"/>
    <w:rsid w:val="005A1F91"/>
    <w:rPr>
      <w:rFonts w:ascii="Arial" w:hAnsi="Arial" w:cs="Arial"/>
      <w:b/>
      <w:bCs/>
      <w:color w:val="000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6850">
      <w:bodyDiv w:val="1"/>
      <w:marLeft w:val="0"/>
      <w:marRight w:val="0"/>
      <w:marTop w:val="0"/>
      <w:marBottom w:val="0"/>
      <w:divBdr>
        <w:top w:val="none" w:sz="0" w:space="0" w:color="auto"/>
        <w:left w:val="none" w:sz="0" w:space="0" w:color="auto"/>
        <w:bottom w:val="none" w:sz="0" w:space="0" w:color="auto"/>
        <w:right w:val="none" w:sz="0" w:space="0" w:color="auto"/>
      </w:divBdr>
      <w:divsChild>
        <w:div w:id="1118186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859010">
      <w:bodyDiv w:val="1"/>
      <w:marLeft w:val="0"/>
      <w:marRight w:val="0"/>
      <w:marTop w:val="0"/>
      <w:marBottom w:val="0"/>
      <w:divBdr>
        <w:top w:val="none" w:sz="0" w:space="0" w:color="auto"/>
        <w:left w:val="none" w:sz="0" w:space="0" w:color="auto"/>
        <w:bottom w:val="none" w:sz="0" w:space="0" w:color="auto"/>
        <w:right w:val="none" w:sz="0" w:space="0" w:color="auto"/>
      </w:divBdr>
      <w:divsChild>
        <w:div w:id="1694309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75605057">
      <w:bodyDiv w:val="1"/>
      <w:marLeft w:val="0"/>
      <w:marRight w:val="0"/>
      <w:marTop w:val="0"/>
      <w:marBottom w:val="0"/>
      <w:divBdr>
        <w:top w:val="none" w:sz="0" w:space="0" w:color="auto"/>
        <w:left w:val="none" w:sz="0" w:space="0" w:color="auto"/>
        <w:bottom w:val="none" w:sz="0" w:space="0" w:color="auto"/>
        <w:right w:val="none" w:sz="0" w:space="0" w:color="auto"/>
      </w:divBdr>
    </w:div>
    <w:div w:id="369456743">
      <w:bodyDiv w:val="1"/>
      <w:marLeft w:val="0"/>
      <w:marRight w:val="0"/>
      <w:marTop w:val="0"/>
      <w:marBottom w:val="0"/>
      <w:divBdr>
        <w:top w:val="none" w:sz="0" w:space="0" w:color="auto"/>
        <w:left w:val="none" w:sz="0" w:space="0" w:color="auto"/>
        <w:bottom w:val="none" w:sz="0" w:space="0" w:color="auto"/>
        <w:right w:val="none" w:sz="0" w:space="0" w:color="auto"/>
      </w:divBdr>
      <w:divsChild>
        <w:div w:id="1216164985">
          <w:marLeft w:val="0"/>
          <w:marRight w:val="0"/>
          <w:marTop w:val="0"/>
          <w:marBottom w:val="0"/>
          <w:divBdr>
            <w:top w:val="none" w:sz="0" w:space="0" w:color="auto"/>
            <w:left w:val="none" w:sz="0" w:space="0" w:color="auto"/>
            <w:bottom w:val="none" w:sz="0" w:space="0" w:color="auto"/>
            <w:right w:val="none" w:sz="0" w:space="0" w:color="auto"/>
          </w:divBdr>
          <w:divsChild>
            <w:div w:id="608781545">
              <w:marLeft w:val="0"/>
              <w:marRight w:val="0"/>
              <w:marTop w:val="0"/>
              <w:marBottom w:val="0"/>
              <w:divBdr>
                <w:top w:val="none" w:sz="0" w:space="0" w:color="auto"/>
                <w:left w:val="none" w:sz="0" w:space="0" w:color="auto"/>
                <w:bottom w:val="none" w:sz="0" w:space="0" w:color="auto"/>
                <w:right w:val="none" w:sz="0" w:space="0" w:color="auto"/>
              </w:divBdr>
            </w:div>
            <w:div w:id="1082678806">
              <w:marLeft w:val="0"/>
              <w:marRight w:val="0"/>
              <w:marTop w:val="0"/>
              <w:marBottom w:val="0"/>
              <w:divBdr>
                <w:top w:val="none" w:sz="0" w:space="0" w:color="auto"/>
                <w:left w:val="none" w:sz="0" w:space="0" w:color="auto"/>
                <w:bottom w:val="none" w:sz="0" w:space="0" w:color="auto"/>
                <w:right w:val="none" w:sz="0" w:space="0" w:color="auto"/>
              </w:divBdr>
            </w:div>
            <w:div w:id="1116027684">
              <w:marLeft w:val="0"/>
              <w:marRight w:val="0"/>
              <w:marTop w:val="0"/>
              <w:marBottom w:val="0"/>
              <w:divBdr>
                <w:top w:val="none" w:sz="0" w:space="0" w:color="auto"/>
                <w:left w:val="none" w:sz="0" w:space="0" w:color="auto"/>
                <w:bottom w:val="none" w:sz="0" w:space="0" w:color="auto"/>
                <w:right w:val="none" w:sz="0" w:space="0" w:color="auto"/>
              </w:divBdr>
            </w:div>
            <w:div w:id="16863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682492">
      <w:bodyDiv w:val="1"/>
      <w:marLeft w:val="0"/>
      <w:marRight w:val="0"/>
      <w:marTop w:val="0"/>
      <w:marBottom w:val="0"/>
      <w:divBdr>
        <w:top w:val="none" w:sz="0" w:space="0" w:color="auto"/>
        <w:left w:val="none" w:sz="0" w:space="0" w:color="auto"/>
        <w:bottom w:val="none" w:sz="0" w:space="0" w:color="auto"/>
        <w:right w:val="none" w:sz="0" w:space="0" w:color="auto"/>
      </w:divBdr>
    </w:div>
    <w:div w:id="545527241">
      <w:bodyDiv w:val="1"/>
      <w:marLeft w:val="0"/>
      <w:marRight w:val="0"/>
      <w:marTop w:val="0"/>
      <w:marBottom w:val="0"/>
      <w:divBdr>
        <w:top w:val="none" w:sz="0" w:space="0" w:color="auto"/>
        <w:left w:val="none" w:sz="0" w:space="0" w:color="auto"/>
        <w:bottom w:val="none" w:sz="0" w:space="0" w:color="auto"/>
        <w:right w:val="none" w:sz="0" w:space="0" w:color="auto"/>
      </w:divBdr>
    </w:div>
    <w:div w:id="557017328">
      <w:bodyDiv w:val="1"/>
      <w:marLeft w:val="0"/>
      <w:marRight w:val="0"/>
      <w:marTop w:val="0"/>
      <w:marBottom w:val="0"/>
      <w:divBdr>
        <w:top w:val="none" w:sz="0" w:space="0" w:color="auto"/>
        <w:left w:val="none" w:sz="0" w:space="0" w:color="auto"/>
        <w:bottom w:val="none" w:sz="0" w:space="0" w:color="auto"/>
        <w:right w:val="none" w:sz="0" w:space="0" w:color="auto"/>
      </w:divBdr>
      <w:divsChild>
        <w:div w:id="823358413">
          <w:marLeft w:val="0"/>
          <w:marRight w:val="0"/>
          <w:marTop w:val="0"/>
          <w:marBottom w:val="0"/>
          <w:divBdr>
            <w:top w:val="none" w:sz="0" w:space="0" w:color="auto"/>
            <w:left w:val="none" w:sz="0" w:space="0" w:color="auto"/>
            <w:bottom w:val="none" w:sz="0" w:space="0" w:color="auto"/>
            <w:right w:val="none" w:sz="0" w:space="0" w:color="auto"/>
          </w:divBdr>
          <w:divsChild>
            <w:div w:id="379983822">
              <w:marLeft w:val="0"/>
              <w:marRight w:val="0"/>
              <w:marTop w:val="0"/>
              <w:marBottom w:val="0"/>
              <w:divBdr>
                <w:top w:val="none" w:sz="0" w:space="0" w:color="auto"/>
                <w:left w:val="none" w:sz="0" w:space="0" w:color="auto"/>
                <w:bottom w:val="none" w:sz="0" w:space="0" w:color="auto"/>
                <w:right w:val="none" w:sz="0" w:space="0" w:color="auto"/>
              </w:divBdr>
            </w:div>
            <w:div w:id="437868699">
              <w:marLeft w:val="0"/>
              <w:marRight w:val="0"/>
              <w:marTop w:val="0"/>
              <w:marBottom w:val="0"/>
              <w:divBdr>
                <w:top w:val="none" w:sz="0" w:space="0" w:color="auto"/>
                <w:left w:val="none" w:sz="0" w:space="0" w:color="auto"/>
                <w:bottom w:val="none" w:sz="0" w:space="0" w:color="auto"/>
                <w:right w:val="none" w:sz="0" w:space="0" w:color="auto"/>
              </w:divBdr>
            </w:div>
            <w:div w:id="1107235659">
              <w:marLeft w:val="0"/>
              <w:marRight w:val="0"/>
              <w:marTop w:val="0"/>
              <w:marBottom w:val="0"/>
              <w:divBdr>
                <w:top w:val="none" w:sz="0" w:space="0" w:color="auto"/>
                <w:left w:val="none" w:sz="0" w:space="0" w:color="auto"/>
                <w:bottom w:val="none" w:sz="0" w:space="0" w:color="auto"/>
                <w:right w:val="none" w:sz="0" w:space="0" w:color="auto"/>
              </w:divBdr>
            </w:div>
            <w:div w:id="1307710890">
              <w:marLeft w:val="0"/>
              <w:marRight w:val="0"/>
              <w:marTop w:val="0"/>
              <w:marBottom w:val="0"/>
              <w:divBdr>
                <w:top w:val="none" w:sz="0" w:space="0" w:color="auto"/>
                <w:left w:val="none" w:sz="0" w:space="0" w:color="auto"/>
                <w:bottom w:val="none" w:sz="0" w:space="0" w:color="auto"/>
                <w:right w:val="none" w:sz="0" w:space="0" w:color="auto"/>
              </w:divBdr>
            </w:div>
            <w:div w:id="15534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923324">
      <w:bodyDiv w:val="1"/>
      <w:marLeft w:val="0"/>
      <w:marRight w:val="0"/>
      <w:marTop w:val="0"/>
      <w:marBottom w:val="0"/>
      <w:divBdr>
        <w:top w:val="none" w:sz="0" w:space="0" w:color="auto"/>
        <w:left w:val="none" w:sz="0" w:space="0" w:color="auto"/>
        <w:bottom w:val="none" w:sz="0" w:space="0" w:color="auto"/>
        <w:right w:val="none" w:sz="0" w:space="0" w:color="auto"/>
      </w:divBdr>
    </w:div>
    <w:div w:id="1006597905">
      <w:bodyDiv w:val="1"/>
      <w:marLeft w:val="0"/>
      <w:marRight w:val="0"/>
      <w:marTop w:val="0"/>
      <w:marBottom w:val="0"/>
      <w:divBdr>
        <w:top w:val="none" w:sz="0" w:space="0" w:color="auto"/>
        <w:left w:val="none" w:sz="0" w:space="0" w:color="auto"/>
        <w:bottom w:val="none" w:sz="0" w:space="0" w:color="auto"/>
        <w:right w:val="none" w:sz="0" w:space="0" w:color="auto"/>
      </w:divBdr>
      <w:divsChild>
        <w:div w:id="94791502">
          <w:marLeft w:val="1051"/>
          <w:marRight w:val="0"/>
          <w:marTop w:val="40"/>
          <w:marBottom w:val="0"/>
          <w:divBdr>
            <w:top w:val="none" w:sz="0" w:space="0" w:color="auto"/>
            <w:left w:val="none" w:sz="0" w:space="0" w:color="auto"/>
            <w:bottom w:val="none" w:sz="0" w:space="0" w:color="auto"/>
            <w:right w:val="none" w:sz="0" w:space="0" w:color="auto"/>
          </w:divBdr>
        </w:div>
        <w:div w:id="364602604">
          <w:marLeft w:val="590"/>
          <w:marRight w:val="0"/>
          <w:marTop w:val="100"/>
          <w:marBottom w:val="0"/>
          <w:divBdr>
            <w:top w:val="none" w:sz="0" w:space="0" w:color="auto"/>
            <w:left w:val="none" w:sz="0" w:space="0" w:color="auto"/>
            <w:bottom w:val="none" w:sz="0" w:space="0" w:color="auto"/>
            <w:right w:val="none" w:sz="0" w:space="0" w:color="auto"/>
          </w:divBdr>
        </w:div>
        <w:div w:id="414863125">
          <w:marLeft w:val="590"/>
          <w:marRight w:val="0"/>
          <w:marTop w:val="100"/>
          <w:marBottom w:val="0"/>
          <w:divBdr>
            <w:top w:val="none" w:sz="0" w:space="0" w:color="auto"/>
            <w:left w:val="none" w:sz="0" w:space="0" w:color="auto"/>
            <w:bottom w:val="none" w:sz="0" w:space="0" w:color="auto"/>
            <w:right w:val="none" w:sz="0" w:space="0" w:color="auto"/>
          </w:divBdr>
        </w:div>
        <w:div w:id="644701039">
          <w:marLeft w:val="1051"/>
          <w:marRight w:val="0"/>
          <w:marTop w:val="40"/>
          <w:marBottom w:val="0"/>
          <w:divBdr>
            <w:top w:val="none" w:sz="0" w:space="0" w:color="auto"/>
            <w:left w:val="none" w:sz="0" w:space="0" w:color="auto"/>
            <w:bottom w:val="none" w:sz="0" w:space="0" w:color="auto"/>
            <w:right w:val="none" w:sz="0" w:space="0" w:color="auto"/>
          </w:divBdr>
        </w:div>
        <w:div w:id="681932275">
          <w:marLeft w:val="1051"/>
          <w:marRight w:val="0"/>
          <w:marTop w:val="40"/>
          <w:marBottom w:val="0"/>
          <w:divBdr>
            <w:top w:val="none" w:sz="0" w:space="0" w:color="auto"/>
            <w:left w:val="none" w:sz="0" w:space="0" w:color="auto"/>
            <w:bottom w:val="none" w:sz="0" w:space="0" w:color="auto"/>
            <w:right w:val="none" w:sz="0" w:space="0" w:color="auto"/>
          </w:divBdr>
        </w:div>
        <w:div w:id="878249919">
          <w:marLeft w:val="1051"/>
          <w:marRight w:val="0"/>
          <w:marTop w:val="40"/>
          <w:marBottom w:val="0"/>
          <w:divBdr>
            <w:top w:val="none" w:sz="0" w:space="0" w:color="auto"/>
            <w:left w:val="none" w:sz="0" w:space="0" w:color="auto"/>
            <w:bottom w:val="none" w:sz="0" w:space="0" w:color="auto"/>
            <w:right w:val="none" w:sz="0" w:space="0" w:color="auto"/>
          </w:divBdr>
        </w:div>
        <w:div w:id="1250700813">
          <w:marLeft w:val="590"/>
          <w:marRight w:val="0"/>
          <w:marTop w:val="100"/>
          <w:marBottom w:val="0"/>
          <w:divBdr>
            <w:top w:val="none" w:sz="0" w:space="0" w:color="auto"/>
            <w:left w:val="none" w:sz="0" w:space="0" w:color="auto"/>
            <w:bottom w:val="none" w:sz="0" w:space="0" w:color="auto"/>
            <w:right w:val="none" w:sz="0" w:space="0" w:color="auto"/>
          </w:divBdr>
        </w:div>
        <w:div w:id="1680041160">
          <w:marLeft w:val="590"/>
          <w:marRight w:val="0"/>
          <w:marTop w:val="100"/>
          <w:marBottom w:val="0"/>
          <w:divBdr>
            <w:top w:val="none" w:sz="0" w:space="0" w:color="auto"/>
            <w:left w:val="none" w:sz="0" w:space="0" w:color="auto"/>
            <w:bottom w:val="none" w:sz="0" w:space="0" w:color="auto"/>
            <w:right w:val="none" w:sz="0" w:space="0" w:color="auto"/>
          </w:divBdr>
        </w:div>
        <w:div w:id="1915778921">
          <w:marLeft w:val="590"/>
          <w:marRight w:val="0"/>
          <w:marTop w:val="100"/>
          <w:marBottom w:val="0"/>
          <w:divBdr>
            <w:top w:val="none" w:sz="0" w:space="0" w:color="auto"/>
            <w:left w:val="none" w:sz="0" w:space="0" w:color="auto"/>
            <w:bottom w:val="none" w:sz="0" w:space="0" w:color="auto"/>
            <w:right w:val="none" w:sz="0" w:space="0" w:color="auto"/>
          </w:divBdr>
        </w:div>
        <w:div w:id="1922063057">
          <w:marLeft w:val="1051"/>
          <w:marRight w:val="0"/>
          <w:marTop w:val="40"/>
          <w:marBottom w:val="0"/>
          <w:divBdr>
            <w:top w:val="none" w:sz="0" w:space="0" w:color="auto"/>
            <w:left w:val="none" w:sz="0" w:space="0" w:color="auto"/>
            <w:bottom w:val="none" w:sz="0" w:space="0" w:color="auto"/>
            <w:right w:val="none" w:sz="0" w:space="0" w:color="auto"/>
          </w:divBdr>
        </w:div>
      </w:divsChild>
    </w:div>
    <w:div w:id="1091244035">
      <w:bodyDiv w:val="1"/>
      <w:marLeft w:val="0"/>
      <w:marRight w:val="0"/>
      <w:marTop w:val="0"/>
      <w:marBottom w:val="0"/>
      <w:divBdr>
        <w:top w:val="none" w:sz="0" w:space="0" w:color="auto"/>
        <w:left w:val="none" w:sz="0" w:space="0" w:color="auto"/>
        <w:bottom w:val="none" w:sz="0" w:space="0" w:color="auto"/>
        <w:right w:val="none" w:sz="0" w:space="0" w:color="auto"/>
      </w:divBdr>
    </w:div>
    <w:div w:id="1242444357">
      <w:bodyDiv w:val="1"/>
      <w:marLeft w:val="0"/>
      <w:marRight w:val="0"/>
      <w:marTop w:val="0"/>
      <w:marBottom w:val="0"/>
      <w:divBdr>
        <w:top w:val="none" w:sz="0" w:space="0" w:color="auto"/>
        <w:left w:val="none" w:sz="0" w:space="0" w:color="auto"/>
        <w:bottom w:val="none" w:sz="0" w:space="0" w:color="auto"/>
        <w:right w:val="none" w:sz="0" w:space="0" w:color="auto"/>
      </w:divBdr>
      <w:divsChild>
        <w:div w:id="251625143">
          <w:marLeft w:val="590"/>
          <w:marRight w:val="0"/>
          <w:marTop w:val="100"/>
          <w:marBottom w:val="0"/>
          <w:divBdr>
            <w:top w:val="none" w:sz="0" w:space="0" w:color="auto"/>
            <w:left w:val="none" w:sz="0" w:space="0" w:color="auto"/>
            <w:bottom w:val="none" w:sz="0" w:space="0" w:color="auto"/>
            <w:right w:val="none" w:sz="0" w:space="0" w:color="auto"/>
          </w:divBdr>
        </w:div>
        <w:div w:id="414279701">
          <w:marLeft w:val="590"/>
          <w:marRight w:val="0"/>
          <w:marTop w:val="100"/>
          <w:marBottom w:val="0"/>
          <w:divBdr>
            <w:top w:val="none" w:sz="0" w:space="0" w:color="auto"/>
            <w:left w:val="none" w:sz="0" w:space="0" w:color="auto"/>
            <w:bottom w:val="none" w:sz="0" w:space="0" w:color="auto"/>
            <w:right w:val="none" w:sz="0" w:space="0" w:color="auto"/>
          </w:divBdr>
        </w:div>
        <w:div w:id="708534081">
          <w:marLeft w:val="1051"/>
          <w:marRight w:val="0"/>
          <w:marTop w:val="40"/>
          <w:marBottom w:val="0"/>
          <w:divBdr>
            <w:top w:val="none" w:sz="0" w:space="0" w:color="auto"/>
            <w:left w:val="none" w:sz="0" w:space="0" w:color="auto"/>
            <w:bottom w:val="none" w:sz="0" w:space="0" w:color="auto"/>
            <w:right w:val="none" w:sz="0" w:space="0" w:color="auto"/>
          </w:divBdr>
        </w:div>
        <w:div w:id="1102070739">
          <w:marLeft w:val="590"/>
          <w:marRight w:val="0"/>
          <w:marTop w:val="100"/>
          <w:marBottom w:val="0"/>
          <w:divBdr>
            <w:top w:val="none" w:sz="0" w:space="0" w:color="auto"/>
            <w:left w:val="none" w:sz="0" w:space="0" w:color="auto"/>
            <w:bottom w:val="none" w:sz="0" w:space="0" w:color="auto"/>
            <w:right w:val="none" w:sz="0" w:space="0" w:color="auto"/>
          </w:divBdr>
        </w:div>
        <w:div w:id="1472790921">
          <w:marLeft w:val="1051"/>
          <w:marRight w:val="0"/>
          <w:marTop w:val="40"/>
          <w:marBottom w:val="0"/>
          <w:divBdr>
            <w:top w:val="none" w:sz="0" w:space="0" w:color="auto"/>
            <w:left w:val="none" w:sz="0" w:space="0" w:color="auto"/>
            <w:bottom w:val="none" w:sz="0" w:space="0" w:color="auto"/>
            <w:right w:val="none" w:sz="0" w:space="0" w:color="auto"/>
          </w:divBdr>
        </w:div>
        <w:div w:id="1520267088">
          <w:marLeft w:val="1051"/>
          <w:marRight w:val="0"/>
          <w:marTop w:val="40"/>
          <w:marBottom w:val="0"/>
          <w:divBdr>
            <w:top w:val="none" w:sz="0" w:space="0" w:color="auto"/>
            <w:left w:val="none" w:sz="0" w:space="0" w:color="auto"/>
            <w:bottom w:val="none" w:sz="0" w:space="0" w:color="auto"/>
            <w:right w:val="none" w:sz="0" w:space="0" w:color="auto"/>
          </w:divBdr>
        </w:div>
        <w:div w:id="1600093445">
          <w:marLeft w:val="590"/>
          <w:marRight w:val="0"/>
          <w:marTop w:val="100"/>
          <w:marBottom w:val="0"/>
          <w:divBdr>
            <w:top w:val="none" w:sz="0" w:space="0" w:color="auto"/>
            <w:left w:val="none" w:sz="0" w:space="0" w:color="auto"/>
            <w:bottom w:val="none" w:sz="0" w:space="0" w:color="auto"/>
            <w:right w:val="none" w:sz="0" w:space="0" w:color="auto"/>
          </w:divBdr>
        </w:div>
        <w:div w:id="1661542693">
          <w:marLeft w:val="1051"/>
          <w:marRight w:val="0"/>
          <w:marTop w:val="40"/>
          <w:marBottom w:val="0"/>
          <w:divBdr>
            <w:top w:val="none" w:sz="0" w:space="0" w:color="auto"/>
            <w:left w:val="none" w:sz="0" w:space="0" w:color="auto"/>
            <w:bottom w:val="none" w:sz="0" w:space="0" w:color="auto"/>
            <w:right w:val="none" w:sz="0" w:space="0" w:color="auto"/>
          </w:divBdr>
        </w:div>
        <w:div w:id="1904759252">
          <w:marLeft w:val="1051"/>
          <w:marRight w:val="0"/>
          <w:marTop w:val="40"/>
          <w:marBottom w:val="0"/>
          <w:divBdr>
            <w:top w:val="none" w:sz="0" w:space="0" w:color="auto"/>
            <w:left w:val="none" w:sz="0" w:space="0" w:color="auto"/>
            <w:bottom w:val="none" w:sz="0" w:space="0" w:color="auto"/>
            <w:right w:val="none" w:sz="0" w:space="0" w:color="auto"/>
          </w:divBdr>
        </w:div>
      </w:divsChild>
    </w:div>
    <w:div w:id="1411582941">
      <w:bodyDiv w:val="1"/>
      <w:marLeft w:val="0"/>
      <w:marRight w:val="0"/>
      <w:marTop w:val="0"/>
      <w:marBottom w:val="0"/>
      <w:divBdr>
        <w:top w:val="none" w:sz="0" w:space="0" w:color="auto"/>
        <w:left w:val="none" w:sz="0" w:space="0" w:color="auto"/>
        <w:bottom w:val="none" w:sz="0" w:space="0" w:color="auto"/>
        <w:right w:val="none" w:sz="0" w:space="0" w:color="auto"/>
      </w:divBdr>
      <w:divsChild>
        <w:div w:id="763695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1412908">
      <w:bodyDiv w:val="1"/>
      <w:marLeft w:val="0"/>
      <w:marRight w:val="0"/>
      <w:marTop w:val="0"/>
      <w:marBottom w:val="0"/>
      <w:divBdr>
        <w:top w:val="none" w:sz="0" w:space="0" w:color="auto"/>
        <w:left w:val="none" w:sz="0" w:space="0" w:color="auto"/>
        <w:bottom w:val="none" w:sz="0" w:space="0" w:color="auto"/>
        <w:right w:val="none" w:sz="0" w:space="0" w:color="auto"/>
      </w:divBdr>
      <w:divsChild>
        <w:div w:id="822234627">
          <w:marLeft w:val="0"/>
          <w:marRight w:val="0"/>
          <w:marTop w:val="0"/>
          <w:marBottom w:val="0"/>
          <w:divBdr>
            <w:top w:val="none" w:sz="0" w:space="0" w:color="auto"/>
            <w:left w:val="none" w:sz="0" w:space="0" w:color="auto"/>
            <w:bottom w:val="none" w:sz="0" w:space="0" w:color="auto"/>
            <w:right w:val="none" w:sz="0" w:space="0" w:color="auto"/>
          </w:divBdr>
          <w:divsChild>
            <w:div w:id="116220180">
              <w:marLeft w:val="0"/>
              <w:marRight w:val="0"/>
              <w:marTop w:val="0"/>
              <w:marBottom w:val="0"/>
              <w:divBdr>
                <w:top w:val="none" w:sz="0" w:space="0" w:color="auto"/>
                <w:left w:val="none" w:sz="0" w:space="0" w:color="auto"/>
                <w:bottom w:val="none" w:sz="0" w:space="0" w:color="auto"/>
                <w:right w:val="none" w:sz="0" w:space="0" w:color="auto"/>
              </w:divBdr>
            </w:div>
            <w:div w:id="142502033">
              <w:marLeft w:val="0"/>
              <w:marRight w:val="0"/>
              <w:marTop w:val="0"/>
              <w:marBottom w:val="0"/>
              <w:divBdr>
                <w:top w:val="none" w:sz="0" w:space="0" w:color="auto"/>
                <w:left w:val="none" w:sz="0" w:space="0" w:color="auto"/>
                <w:bottom w:val="none" w:sz="0" w:space="0" w:color="auto"/>
                <w:right w:val="none" w:sz="0" w:space="0" w:color="auto"/>
              </w:divBdr>
            </w:div>
            <w:div w:id="338773165">
              <w:marLeft w:val="0"/>
              <w:marRight w:val="0"/>
              <w:marTop w:val="0"/>
              <w:marBottom w:val="0"/>
              <w:divBdr>
                <w:top w:val="none" w:sz="0" w:space="0" w:color="auto"/>
                <w:left w:val="none" w:sz="0" w:space="0" w:color="auto"/>
                <w:bottom w:val="none" w:sz="0" w:space="0" w:color="auto"/>
                <w:right w:val="none" w:sz="0" w:space="0" w:color="auto"/>
              </w:divBdr>
            </w:div>
            <w:div w:id="518007965">
              <w:marLeft w:val="0"/>
              <w:marRight w:val="0"/>
              <w:marTop w:val="0"/>
              <w:marBottom w:val="0"/>
              <w:divBdr>
                <w:top w:val="none" w:sz="0" w:space="0" w:color="auto"/>
                <w:left w:val="none" w:sz="0" w:space="0" w:color="auto"/>
                <w:bottom w:val="none" w:sz="0" w:space="0" w:color="auto"/>
                <w:right w:val="none" w:sz="0" w:space="0" w:color="auto"/>
              </w:divBdr>
            </w:div>
            <w:div w:id="1161121177">
              <w:marLeft w:val="0"/>
              <w:marRight w:val="0"/>
              <w:marTop w:val="0"/>
              <w:marBottom w:val="0"/>
              <w:divBdr>
                <w:top w:val="none" w:sz="0" w:space="0" w:color="auto"/>
                <w:left w:val="none" w:sz="0" w:space="0" w:color="auto"/>
                <w:bottom w:val="none" w:sz="0" w:space="0" w:color="auto"/>
                <w:right w:val="none" w:sz="0" w:space="0" w:color="auto"/>
              </w:divBdr>
            </w:div>
            <w:div w:id="1286153414">
              <w:marLeft w:val="0"/>
              <w:marRight w:val="0"/>
              <w:marTop w:val="0"/>
              <w:marBottom w:val="0"/>
              <w:divBdr>
                <w:top w:val="none" w:sz="0" w:space="0" w:color="auto"/>
                <w:left w:val="none" w:sz="0" w:space="0" w:color="auto"/>
                <w:bottom w:val="none" w:sz="0" w:space="0" w:color="auto"/>
                <w:right w:val="none" w:sz="0" w:space="0" w:color="auto"/>
              </w:divBdr>
            </w:div>
            <w:div w:id="1892812640">
              <w:marLeft w:val="0"/>
              <w:marRight w:val="0"/>
              <w:marTop w:val="0"/>
              <w:marBottom w:val="0"/>
              <w:divBdr>
                <w:top w:val="none" w:sz="0" w:space="0" w:color="auto"/>
                <w:left w:val="none" w:sz="0" w:space="0" w:color="auto"/>
                <w:bottom w:val="none" w:sz="0" w:space="0" w:color="auto"/>
                <w:right w:val="none" w:sz="0" w:space="0" w:color="auto"/>
              </w:divBdr>
            </w:div>
            <w:div w:id="19426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264203">
      <w:bodyDiv w:val="1"/>
      <w:marLeft w:val="0"/>
      <w:marRight w:val="0"/>
      <w:marTop w:val="0"/>
      <w:marBottom w:val="0"/>
      <w:divBdr>
        <w:top w:val="none" w:sz="0" w:space="0" w:color="auto"/>
        <w:left w:val="none" w:sz="0" w:space="0" w:color="auto"/>
        <w:bottom w:val="none" w:sz="0" w:space="0" w:color="auto"/>
        <w:right w:val="none" w:sz="0" w:space="0" w:color="auto"/>
      </w:divBdr>
      <w:divsChild>
        <w:div w:id="970402204">
          <w:marLeft w:val="0"/>
          <w:marRight w:val="0"/>
          <w:marTop w:val="0"/>
          <w:marBottom w:val="0"/>
          <w:divBdr>
            <w:top w:val="none" w:sz="0" w:space="0" w:color="auto"/>
            <w:left w:val="none" w:sz="0" w:space="0" w:color="auto"/>
            <w:bottom w:val="none" w:sz="0" w:space="0" w:color="auto"/>
            <w:right w:val="none" w:sz="0" w:space="0" w:color="auto"/>
          </w:divBdr>
          <w:divsChild>
            <w:div w:id="19431376">
              <w:marLeft w:val="0"/>
              <w:marRight w:val="0"/>
              <w:marTop w:val="0"/>
              <w:marBottom w:val="0"/>
              <w:divBdr>
                <w:top w:val="none" w:sz="0" w:space="0" w:color="auto"/>
                <w:left w:val="none" w:sz="0" w:space="0" w:color="auto"/>
                <w:bottom w:val="none" w:sz="0" w:space="0" w:color="auto"/>
                <w:right w:val="none" w:sz="0" w:space="0" w:color="auto"/>
              </w:divBdr>
            </w:div>
            <w:div w:id="139007891">
              <w:marLeft w:val="0"/>
              <w:marRight w:val="0"/>
              <w:marTop w:val="0"/>
              <w:marBottom w:val="0"/>
              <w:divBdr>
                <w:top w:val="none" w:sz="0" w:space="0" w:color="auto"/>
                <w:left w:val="none" w:sz="0" w:space="0" w:color="auto"/>
                <w:bottom w:val="none" w:sz="0" w:space="0" w:color="auto"/>
                <w:right w:val="none" w:sz="0" w:space="0" w:color="auto"/>
              </w:divBdr>
            </w:div>
            <w:div w:id="304824633">
              <w:marLeft w:val="0"/>
              <w:marRight w:val="0"/>
              <w:marTop w:val="0"/>
              <w:marBottom w:val="0"/>
              <w:divBdr>
                <w:top w:val="none" w:sz="0" w:space="0" w:color="auto"/>
                <w:left w:val="none" w:sz="0" w:space="0" w:color="auto"/>
                <w:bottom w:val="none" w:sz="0" w:space="0" w:color="auto"/>
                <w:right w:val="none" w:sz="0" w:space="0" w:color="auto"/>
              </w:divBdr>
            </w:div>
            <w:div w:id="329450410">
              <w:marLeft w:val="0"/>
              <w:marRight w:val="0"/>
              <w:marTop w:val="0"/>
              <w:marBottom w:val="0"/>
              <w:divBdr>
                <w:top w:val="none" w:sz="0" w:space="0" w:color="auto"/>
                <w:left w:val="none" w:sz="0" w:space="0" w:color="auto"/>
                <w:bottom w:val="none" w:sz="0" w:space="0" w:color="auto"/>
                <w:right w:val="none" w:sz="0" w:space="0" w:color="auto"/>
              </w:divBdr>
            </w:div>
            <w:div w:id="953438270">
              <w:marLeft w:val="0"/>
              <w:marRight w:val="0"/>
              <w:marTop w:val="0"/>
              <w:marBottom w:val="0"/>
              <w:divBdr>
                <w:top w:val="none" w:sz="0" w:space="0" w:color="auto"/>
                <w:left w:val="none" w:sz="0" w:space="0" w:color="auto"/>
                <w:bottom w:val="none" w:sz="0" w:space="0" w:color="auto"/>
                <w:right w:val="none" w:sz="0" w:space="0" w:color="auto"/>
              </w:divBdr>
            </w:div>
            <w:div w:id="1586302360">
              <w:marLeft w:val="0"/>
              <w:marRight w:val="0"/>
              <w:marTop w:val="0"/>
              <w:marBottom w:val="0"/>
              <w:divBdr>
                <w:top w:val="none" w:sz="0" w:space="0" w:color="auto"/>
                <w:left w:val="none" w:sz="0" w:space="0" w:color="auto"/>
                <w:bottom w:val="none" w:sz="0" w:space="0" w:color="auto"/>
                <w:right w:val="none" w:sz="0" w:space="0" w:color="auto"/>
              </w:divBdr>
            </w:div>
            <w:div w:id="1813328039">
              <w:marLeft w:val="0"/>
              <w:marRight w:val="0"/>
              <w:marTop w:val="0"/>
              <w:marBottom w:val="0"/>
              <w:divBdr>
                <w:top w:val="none" w:sz="0" w:space="0" w:color="auto"/>
                <w:left w:val="none" w:sz="0" w:space="0" w:color="auto"/>
                <w:bottom w:val="none" w:sz="0" w:space="0" w:color="auto"/>
                <w:right w:val="none" w:sz="0" w:space="0" w:color="auto"/>
              </w:divBdr>
            </w:div>
            <w:div w:id="18797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777836">
      <w:bodyDiv w:val="1"/>
      <w:marLeft w:val="0"/>
      <w:marRight w:val="0"/>
      <w:marTop w:val="0"/>
      <w:marBottom w:val="0"/>
      <w:divBdr>
        <w:top w:val="none" w:sz="0" w:space="0" w:color="auto"/>
        <w:left w:val="none" w:sz="0" w:space="0" w:color="auto"/>
        <w:bottom w:val="none" w:sz="0" w:space="0" w:color="auto"/>
        <w:right w:val="none" w:sz="0" w:space="0" w:color="auto"/>
      </w:divBdr>
      <w:divsChild>
        <w:div w:id="20981629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5844846">
      <w:bodyDiv w:val="1"/>
      <w:marLeft w:val="0"/>
      <w:marRight w:val="0"/>
      <w:marTop w:val="0"/>
      <w:marBottom w:val="0"/>
      <w:divBdr>
        <w:top w:val="none" w:sz="0" w:space="0" w:color="auto"/>
        <w:left w:val="none" w:sz="0" w:space="0" w:color="auto"/>
        <w:bottom w:val="none" w:sz="0" w:space="0" w:color="auto"/>
        <w:right w:val="none" w:sz="0" w:space="0" w:color="auto"/>
      </w:divBdr>
      <w:divsChild>
        <w:div w:id="755400619">
          <w:marLeft w:val="1051"/>
          <w:marRight w:val="0"/>
          <w:marTop w:val="40"/>
          <w:marBottom w:val="0"/>
          <w:divBdr>
            <w:top w:val="none" w:sz="0" w:space="0" w:color="auto"/>
            <w:left w:val="none" w:sz="0" w:space="0" w:color="auto"/>
            <w:bottom w:val="none" w:sz="0" w:space="0" w:color="auto"/>
            <w:right w:val="none" w:sz="0" w:space="0" w:color="auto"/>
          </w:divBdr>
        </w:div>
      </w:divsChild>
    </w:div>
    <w:div w:id="1706369240">
      <w:bodyDiv w:val="1"/>
      <w:marLeft w:val="0"/>
      <w:marRight w:val="0"/>
      <w:marTop w:val="0"/>
      <w:marBottom w:val="0"/>
      <w:divBdr>
        <w:top w:val="none" w:sz="0" w:space="0" w:color="auto"/>
        <w:left w:val="none" w:sz="0" w:space="0" w:color="auto"/>
        <w:bottom w:val="none" w:sz="0" w:space="0" w:color="auto"/>
        <w:right w:val="none" w:sz="0" w:space="0" w:color="auto"/>
      </w:divBdr>
    </w:div>
    <w:div w:id="1757433933">
      <w:bodyDiv w:val="1"/>
      <w:marLeft w:val="0"/>
      <w:marRight w:val="0"/>
      <w:marTop w:val="0"/>
      <w:marBottom w:val="0"/>
      <w:divBdr>
        <w:top w:val="none" w:sz="0" w:space="0" w:color="auto"/>
        <w:left w:val="none" w:sz="0" w:space="0" w:color="auto"/>
        <w:bottom w:val="none" w:sz="0" w:space="0" w:color="auto"/>
        <w:right w:val="none" w:sz="0" w:space="0" w:color="auto"/>
      </w:divBdr>
      <w:divsChild>
        <w:div w:id="1774012364">
          <w:marLeft w:val="0"/>
          <w:marRight w:val="0"/>
          <w:marTop w:val="0"/>
          <w:marBottom w:val="0"/>
          <w:divBdr>
            <w:top w:val="none" w:sz="0" w:space="0" w:color="auto"/>
            <w:left w:val="none" w:sz="0" w:space="0" w:color="auto"/>
            <w:bottom w:val="none" w:sz="0" w:space="0" w:color="auto"/>
            <w:right w:val="none" w:sz="0" w:space="0" w:color="auto"/>
          </w:divBdr>
          <w:divsChild>
            <w:div w:id="154299316">
              <w:marLeft w:val="0"/>
              <w:marRight w:val="0"/>
              <w:marTop w:val="0"/>
              <w:marBottom w:val="0"/>
              <w:divBdr>
                <w:top w:val="none" w:sz="0" w:space="0" w:color="auto"/>
                <w:left w:val="none" w:sz="0" w:space="0" w:color="auto"/>
                <w:bottom w:val="none" w:sz="0" w:space="0" w:color="auto"/>
                <w:right w:val="none" w:sz="0" w:space="0" w:color="auto"/>
              </w:divBdr>
            </w:div>
            <w:div w:id="318769654">
              <w:marLeft w:val="0"/>
              <w:marRight w:val="0"/>
              <w:marTop w:val="0"/>
              <w:marBottom w:val="0"/>
              <w:divBdr>
                <w:top w:val="none" w:sz="0" w:space="0" w:color="auto"/>
                <w:left w:val="none" w:sz="0" w:space="0" w:color="auto"/>
                <w:bottom w:val="none" w:sz="0" w:space="0" w:color="auto"/>
                <w:right w:val="none" w:sz="0" w:space="0" w:color="auto"/>
              </w:divBdr>
            </w:div>
            <w:div w:id="836384485">
              <w:marLeft w:val="0"/>
              <w:marRight w:val="0"/>
              <w:marTop w:val="0"/>
              <w:marBottom w:val="0"/>
              <w:divBdr>
                <w:top w:val="none" w:sz="0" w:space="0" w:color="auto"/>
                <w:left w:val="none" w:sz="0" w:space="0" w:color="auto"/>
                <w:bottom w:val="none" w:sz="0" w:space="0" w:color="auto"/>
                <w:right w:val="none" w:sz="0" w:space="0" w:color="auto"/>
              </w:divBdr>
            </w:div>
            <w:div w:id="99248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70641">
      <w:bodyDiv w:val="1"/>
      <w:marLeft w:val="0"/>
      <w:marRight w:val="0"/>
      <w:marTop w:val="0"/>
      <w:marBottom w:val="0"/>
      <w:divBdr>
        <w:top w:val="none" w:sz="0" w:space="0" w:color="auto"/>
        <w:left w:val="none" w:sz="0" w:space="0" w:color="auto"/>
        <w:bottom w:val="none" w:sz="0" w:space="0" w:color="auto"/>
        <w:right w:val="none" w:sz="0" w:space="0" w:color="auto"/>
      </w:divBdr>
    </w:div>
    <w:div w:id="19782192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will@clear.net.nz?subject=ICSEMIS%20Conference%20Report" TargetMode="External"/><Relationship Id="rId18" Type="http://schemas.openxmlformats.org/officeDocument/2006/relationships/footer" Target="footer1.xml"/><Relationship Id="rId26" Type="http://schemas.openxmlformats.org/officeDocument/2006/relationships/hyperlink" Target="file:///D:\Will's%20Documents\sportsci\2010\wghBMS.htm" TargetMode="External"/><Relationship Id="rId3" Type="http://schemas.openxmlformats.org/officeDocument/2006/relationships/styles" Target="styles.xml"/><Relationship Id="rId21" Type="http://schemas.openxmlformats.org/officeDocument/2006/relationships/hyperlink" Target="http://www.icsemis2012.com/"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2.xml"/><Relationship Id="rId25" Type="http://schemas.openxmlformats.org/officeDocument/2006/relationships/hyperlink" Target="file:///D:\Will's%20Documents\sportsci\2011\wghECSS.htm" TargetMode="External"/><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29" Type="http://schemas.openxmlformats.org/officeDocument/2006/relationships/hyperlink" Target="http://blogs.culture.gov.uk/main/2011/11/the_talent_is_out_there.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portsci.org/2012/" TargetMode="External"/><Relationship Id="rId24" Type="http://schemas.openxmlformats.org/officeDocument/2006/relationships/hyperlink" Target="ECSS.htm" TargetMode="External"/><Relationship Id="rId32"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yperlink" Target="file:///D:\Will's%20Documents\sportsci\2012\ICSEMIS.docx" TargetMode="External"/><Relationship Id="rId23" Type="http://schemas.openxmlformats.org/officeDocument/2006/relationships/hyperlink" Target="http://upload.congrex.com/files/Poster%20Abstracts.pdf" TargetMode="External"/><Relationship Id="rId28" Type="http://schemas.openxmlformats.org/officeDocument/2006/relationships/hyperlink" Target="http://steveingham.blogspot.co.nz/" TargetMode="External"/><Relationship Id="rId10" Type="http://schemas.openxmlformats.org/officeDocument/2006/relationships/image" Target="media/image1.png"/><Relationship Id="rId19" Type="http://schemas.openxmlformats.org/officeDocument/2006/relationships/footer" Target="footer2.xml"/><Relationship Id="rId31" Type="http://schemas.openxmlformats.org/officeDocument/2006/relationships/hyperlink" Target="file:///D:\Will's%20Documents\sportsci\copyright.html" TargetMode="External"/><Relationship Id="rId4" Type="http://schemas.microsoft.com/office/2007/relationships/stylesWithEffects" Target="stylesWithEffects.xml"/><Relationship Id="rId9" Type="http://schemas.openxmlformats.org/officeDocument/2006/relationships/hyperlink" Target="http://sportsci.org/" TargetMode="External"/><Relationship Id="rId14" Type="http://schemas.openxmlformats.org/officeDocument/2006/relationships/hyperlink" Target="file:///D:\Will's%20Documents\sportsci\2012\ICSEMIS.pdf" TargetMode="External"/><Relationship Id="rId22" Type="http://schemas.openxmlformats.org/officeDocument/2006/relationships/hyperlink" Target="http://www.routledgeonlinestudies.com/images/docs/ICSEMIS%20abstract%20merge.pdf" TargetMode="External"/><Relationship Id="rId27" Type="http://schemas.openxmlformats.org/officeDocument/2006/relationships/hyperlink" Target="http://journals.humankinetics.com/ijspp-in-press/ijspp-in-press/prior-high-intensity-exercise-improves-800-m-running-performance" TargetMode="External"/><Relationship Id="rId30" Type="http://schemas.openxmlformats.org/officeDocument/2006/relationships/hyperlink" Target="http://eis2win.co.uk/pages/news_teamgbolympicgoldmedallistunearthedbytalentscheme.aspx"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CE69E9-4406-4AD1-B743-463D137B64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1</TotalTime>
  <Pages>6</Pages>
  <Words>4932</Words>
  <Characters>26537</Characters>
  <Application>Microsoft Office Word</Application>
  <DocSecurity>0</DocSecurity>
  <Lines>737</Lines>
  <Paragraphs>110</Paragraphs>
  <ScaleCrop>false</ScaleCrop>
  <HeadingPairs>
    <vt:vector size="2" baseType="variant">
      <vt:variant>
        <vt:lpstr>Title</vt:lpstr>
      </vt:variant>
      <vt:variant>
        <vt:i4>1</vt:i4>
      </vt:variant>
    </vt:vector>
  </HeadingPairs>
  <TitlesOfParts>
    <vt:vector size="1" baseType="lpstr">
      <vt:lpstr>Reflective Practice for Athletes, Coaches and Sport Scientists at the 2012 Pre-Olympic Sport Conference</vt:lpstr>
    </vt:vector>
  </TitlesOfParts>
  <Company>AUT University</Company>
  <LinksUpToDate>false</LinksUpToDate>
  <CharactersWithSpaces>31359</CharactersWithSpaces>
  <SharedDoc>false</SharedDoc>
  <HLinks>
    <vt:vector size="258" baseType="variant">
      <vt:variant>
        <vt:i4>4063326</vt:i4>
      </vt:variant>
      <vt:variant>
        <vt:i4>150</vt:i4>
      </vt:variant>
      <vt:variant>
        <vt:i4>0</vt:i4>
      </vt:variant>
      <vt:variant>
        <vt:i4>5</vt:i4>
      </vt:variant>
      <vt:variant>
        <vt:lpwstr>C:\Documents and Settings\whopkins\Application Data\Microsoft\copyright.html</vt:lpwstr>
      </vt:variant>
      <vt:variant>
        <vt:lpwstr/>
      </vt:variant>
      <vt:variant>
        <vt:i4>4456459</vt:i4>
      </vt:variant>
      <vt:variant>
        <vt:i4>143</vt:i4>
      </vt:variant>
      <vt:variant>
        <vt:i4>0</vt:i4>
      </vt:variant>
      <vt:variant>
        <vt:i4>5</vt:i4>
      </vt:variant>
      <vt:variant>
        <vt:lpwstr/>
      </vt:variant>
      <vt:variant>
        <vt:lpwstr>_ENREF_5</vt:lpwstr>
      </vt:variant>
      <vt:variant>
        <vt:i4>4325387</vt:i4>
      </vt:variant>
      <vt:variant>
        <vt:i4>137</vt:i4>
      </vt:variant>
      <vt:variant>
        <vt:i4>0</vt:i4>
      </vt:variant>
      <vt:variant>
        <vt:i4>5</vt:i4>
      </vt:variant>
      <vt:variant>
        <vt:lpwstr/>
      </vt:variant>
      <vt:variant>
        <vt:lpwstr>_ENREF_3</vt:lpwstr>
      </vt:variant>
      <vt:variant>
        <vt:i4>4521995</vt:i4>
      </vt:variant>
      <vt:variant>
        <vt:i4>131</vt:i4>
      </vt:variant>
      <vt:variant>
        <vt:i4>0</vt:i4>
      </vt:variant>
      <vt:variant>
        <vt:i4>5</vt:i4>
      </vt:variant>
      <vt:variant>
        <vt:lpwstr/>
      </vt:variant>
      <vt:variant>
        <vt:lpwstr>_ENREF_4</vt:lpwstr>
      </vt:variant>
      <vt:variant>
        <vt:i4>4390923</vt:i4>
      </vt:variant>
      <vt:variant>
        <vt:i4>128</vt:i4>
      </vt:variant>
      <vt:variant>
        <vt:i4>0</vt:i4>
      </vt:variant>
      <vt:variant>
        <vt:i4>5</vt:i4>
      </vt:variant>
      <vt:variant>
        <vt:lpwstr/>
      </vt:variant>
      <vt:variant>
        <vt:lpwstr>_ENREF_2</vt:lpwstr>
      </vt:variant>
      <vt:variant>
        <vt:i4>4653067</vt:i4>
      </vt:variant>
      <vt:variant>
        <vt:i4>122</vt:i4>
      </vt:variant>
      <vt:variant>
        <vt:i4>0</vt:i4>
      </vt:variant>
      <vt:variant>
        <vt:i4>5</vt:i4>
      </vt:variant>
      <vt:variant>
        <vt:lpwstr/>
      </vt:variant>
      <vt:variant>
        <vt:lpwstr>_ENREF_6</vt:lpwstr>
      </vt:variant>
      <vt:variant>
        <vt:i4>4194315</vt:i4>
      </vt:variant>
      <vt:variant>
        <vt:i4>116</vt:i4>
      </vt:variant>
      <vt:variant>
        <vt:i4>0</vt:i4>
      </vt:variant>
      <vt:variant>
        <vt:i4>5</vt:i4>
      </vt:variant>
      <vt:variant>
        <vt:lpwstr/>
      </vt:variant>
      <vt:variant>
        <vt:lpwstr>_ENREF_1</vt:lpwstr>
      </vt:variant>
      <vt:variant>
        <vt:i4>4587531</vt:i4>
      </vt:variant>
      <vt:variant>
        <vt:i4>110</vt:i4>
      </vt:variant>
      <vt:variant>
        <vt:i4>0</vt:i4>
      </vt:variant>
      <vt:variant>
        <vt:i4>5</vt:i4>
      </vt:variant>
      <vt:variant>
        <vt:lpwstr/>
      </vt:variant>
      <vt:variant>
        <vt:lpwstr>_ENREF_7</vt:lpwstr>
      </vt:variant>
      <vt:variant>
        <vt:i4>4390923</vt:i4>
      </vt:variant>
      <vt:variant>
        <vt:i4>104</vt:i4>
      </vt:variant>
      <vt:variant>
        <vt:i4>0</vt:i4>
      </vt:variant>
      <vt:variant>
        <vt:i4>5</vt:i4>
      </vt:variant>
      <vt:variant>
        <vt:lpwstr/>
      </vt:variant>
      <vt:variant>
        <vt:lpwstr>_ENREF_2</vt:lpwstr>
      </vt:variant>
      <vt:variant>
        <vt:i4>1376333</vt:i4>
      </vt:variant>
      <vt:variant>
        <vt:i4>99</vt:i4>
      </vt:variant>
      <vt:variant>
        <vt:i4>0</vt:i4>
      </vt:variant>
      <vt:variant>
        <vt:i4>5</vt:i4>
      </vt:variant>
      <vt:variant>
        <vt:lpwstr>../2009/prostats.htm</vt:lpwstr>
      </vt:variant>
      <vt:variant>
        <vt:lpwstr/>
      </vt:variant>
      <vt:variant>
        <vt:i4>4587540</vt:i4>
      </vt:variant>
      <vt:variant>
        <vt:i4>96</vt:i4>
      </vt:variant>
      <vt:variant>
        <vt:i4>0</vt:i4>
      </vt:variant>
      <vt:variant>
        <vt:i4>5</vt:i4>
      </vt:variant>
      <vt:variant>
        <vt:lpwstr>http://www.ecss-congress.eu/2012/</vt:lpwstr>
      </vt:variant>
      <vt:variant>
        <vt:lpwstr/>
      </vt:variant>
      <vt:variant>
        <vt:i4>7274499</vt:i4>
      </vt:variant>
      <vt:variant>
        <vt:i4>93</vt:i4>
      </vt:variant>
      <vt:variant>
        <vt:i4>0</vt:i4>
      </vt:variant>
      <vt:variant>
        <vt:i4>5</vt:i4>
      </vt:variant>
      <vt:variant>
        <vt:lpwstr>http://www.ecss-congress.eu/2011/index.php?option=com_wrapper&amp;view=wrapper&amp;Itemid=55</vt:lpwstr>
      </vt:variant>
      <vt:variant>
        <vt:lpwstr/>
      </vt:variant>
      <vt:variant>
        <vt:i4>7864382</vt:i4>
      </vt:variant>
      <vt:variant>
        <vt:i4>90</vt:i4>
      </vt:variant>
      <vt:variant>
        <vt:i4>0</vt:i4>
      </vt:variant>
      <vt:variant>
        <vt:i4>5</vt:i4>
      </vt:variant>
      <vt:variant>
        <vt:lpwstr>http://www.ecss.de/asp/2011_LIV/LIV_2011_Book_FinPro.pdf</vt:lpwstr>
      </vt:variant>
      <vt:variant>
        <vt:lpwstr/>
      </vt:variant>
      <vt:variant>
        <vt:i4>4194358</vt:i4>
      </vt:variant>
      <vt:variant>
        <vt:i4>87</vt:i4>
      </vt:variant>
      <vt:variant>
        <vt:i4>0</vt:i4>
      </vt:variant>
      <vt:variant>
        <vt:i4>5</vt:i4>
      </vt:variant>
      <vt:variant>
        <vt:lpwstr>http://www.ecss.mobi/index.php?option=com_content&amp;view=article&amp;id=69&amp;Itemid=72</vt:lpwstr>
      </vt:variant>
      <vt:variant>
        <vt:lpwstr/>
      </vt:variant>
      <vt:variant>
        <vt:i4>3276890</vt:i4>
      </vt:variant>
      <vt:variant>
        <vt:i4>84</vt:i4>
      </vt:variant>
      <vt:variant>
        <vt:i4>0</vt:i4>
      </vt:variant>
      <vt:variant>
        <vt:i4>5</vt:i4>
      </vt:variant>
      <vt:variant>
        <vt:lpwstr>http://www.ecss.mobi/index.php?option=com_wrapper&amp;view=wrapper&amp;Itemid=78</vt:lpwstr>
      </vt:variant>
      <vt:variant>
        <vt:lpwstr/>
      </vt:variant>
      <vt:variant>
        <vt:i4>5701652</vt:i4>
      </vt:variant>
      <vt:variant>
        <vt:i4>81</vt:i4>
      </vt:variant>
      <vt:variant>
        <vt:i4>0</vt:i4>
      </vt:variant>
      <vt:variant>
        <vt:i4>5</vt:i4>
      </vt:variant>
      <vt:variant>
        <vt:lpwstr>https://www.ecss.de/ASP/LOGIN/00MEMBERSLogin.asp</vt:lpwstr>
      </vt:variant>
      <vt:variant>
        <vt:lpwstr/>
      </vt:variant>
      <vt:variant>
        <vt:i4>3080313</vt:i4>
      </vt:variant>
      <vt:variant>
        <vt:i4>78</vt:i4>
      </vt:variant>
      <vt:variant>
        <vt:i4>0</vt:i4>
      </vt:variant>
      <vt:variant>
        <vt:i4>5</vt:i4>
      </vt:variant>
      <vt:variant>
        <vt:lpwstr>wghACSM.htm</vt:lpwstr>
      </vt:variant>
      <vt:variant>
        <vt:lpwstr/>
      </vt:variant>
      <vt:variant>
        <vt:i4>7274499</vt:i4>
      </vt:variant>
      <vt:variant>
        <vt:i4>75</vt:i4>
      </vt:variant>
      <vt:variant>
        <vt:i4>0</vt:i4>
      </vt:variant>
      <vt:variant>
        <vt:i4>5</vt:i4>
      </vt:variant>
      <vt:variant>
        <vt:lpwstr>http://www.ecss-congress.eu/2011/index.php?option=com_wrapper&amp;view=wrapper&amp;Itemid=55</vt:lpwstr>
      </vt:variant>
      <vt:variant>
        <vt:lpwstr/>
      </vt:variant>
      <vt:variant>
        <vt:i4>655377</vt:i4>
      </vt:variant>
      <vt:variant>
        <vt:i4>72</vt:i4>
      </vt:variant>
      <vt:variant>
        <vt:i4>0</vt:i4>
      </vt:variant>
      <vt:variant>
        <vt:i4>5</vt:i4>
      </vt:variant>
      <vt:variant>
        <vt:lpwstr/>
      </vt:variant>
      <vt:variant>
        <vt:lpwstr>core</vt:lpwstr>
      </vt:variant>
      <vt:variant>
        <vt:i4>1376261</vt:i4>
      </vt:variant>
      <vt:variant>
        <vt:i4>69</vt:i4>
      </vt:variant>
      <vt:variant>
        <vt:i4>0</vt:i4>
      </vt:variant>
      <vt:variant>
        <vt:i4>5</vt:i4>
      </vt:variant>
      <vt:variant>
        <vt:lpwstr/>
      </vt:variant>
      <vt:variant>
        <vt:lpwstr>altitude</vt:lpwstr>
      </vt:variant>
      <vt:variant>
        <vt:i4>7471229</vt:i4>
      </vt:variant>
      <vt:variant>
        <vt:i4>66</vt:i4>
      </vt:variant>
      <vt:variant>
        <vt:i4>0</vt:i4>
      </vt:variant>
      <vt:variant>
        <vt:i4>5</vt:i4>
      </vt:variant>
      <vt:variant>
        <vt:lpwstr/>
      </vt:variant>
      <vt:variant>
        <vt:lpwstr>transition</vt:lpwstr>
      </vt:variant>
      <vt:variant>
        <vt:i4>7209065</vt:i4>
      </vt:variant>
      <vt:variant>
        <vt:i4>63</vt:i4>
      </vt:variant>
      <vt:variant>
        <vt:i4>0</vt:i4>
      </vt:variant>
      <vt:variant>
        <vt:i4>5</vt:i4>
      </vt:variant>
      <vt:variant>
        <vt:lpwstr/>
      </vt:variant>
      <vt:variant>
        <vt:lpwstr>infrastructure</vt:lpwstr>
      </vt:variant>
      <vt:variant>
        <vt:i4>6684773</vt:i4>
      </vt:variant>
      <vt:variant>
        <vt:i4>60</vt:i4>
      </vt:variant>
      <vt:variant>
        <vt:i4>0</vt:i4>
      </vt:variant>
      <vt:variant>
        <vt:i4>5</vt:i4>
      </vt:variant>
      <vt:variant>
        <vt:lpwstr/>
      </vt:variant>
      <vt:variant>
        <vt:lpwstr>psychtalent</vt:lpwstr>
      </vt:variant>
      <vt:variant>
        <vt:i4>6357102</vt:i4>
      </vt:variant>
      <vt:variant>
        <vt:i4>57</vt:i4>
      </vt:variant>
      <vt:variant>
        <vt:i4>0</vt:i4>
      </vt:variant>
      <vt:variant>
        <vt:i4>5</vt:i4>
      </vt:variant>
      <vt:variant>
        <vt:lpwstr/>
      </vt:variant>
      <vt:variant>
        <vt:lpwstr>NAC</vt:lpwstr>
      </vt:variant>
      <vt:variant>
        <vt:i4>7274601</vt:i4>
      </vt:variant>
      <vt:variant>
        <vt:i4>54</vt:i4>
      </vt:variant>
      <vt:variant>
        <vt:i4>0</vt:i4>
      </vt:variant>
      <vt:variant>
        <vt:i4>5</vt:i4>
      </vt:variant>
      <vt:variant>
        <vt:lpwstr/>
      </vt:variant>
      <vt:variant>
        <vt:lpwstr>cranks</vt:lpwstr>
      </vt:variant>
      <vt:variant>
        <vt:i4>589832</vt:i4>
      </vt:variant>
      <vt:variant>
        <vt:i4>51</vt:i4>
      </vt:variant>
      <vt:variant>
        <vt:i4>0</vt:i4>
      </vt:variant>
      <vt:variant>
        <vt:i4>5</vt:i4>
      </vt:variant>
      <vt:variant>
        <vt:lpwstr/>
      </vt:variant>
      <vt:variant>
        <vt:lpwstr>carboninsole</vt:lpwstr>
      </vt:variant>
      <vt:variant>
        <vt:i4>131077</vt:i4>
      </vt:variant>
      <vt:variant>
        <vt:i4>48</vt:i4>
      </vt:variant>
      <vt:variant>
        <vt:i4>0</vt:i4>
      </vt:variant>
      <vt:variant>
        <vt:i4>5</vt:i4>
      </vt:variant>
      <vt:variant>
        <vt:lpwstr/>
      </vt:variant>
      <vt:variant>
        <vt:lpwstr>shoestiffness</vt:lpwstr>
      </vt:variant>
      <vt:variant>
        <vt:i4>4587583</vt:i4>
      </vt:variant>
      <vt:variant>
        <vt:i4>45</vt:i4>
      </vt:variant>
      <vt:variant>
        <vt:i4>0</vt:i4>
      </vt:variant>
      <vt:variant>
        <vt:i4>5</vt:i4>
      </vt:variant>
      <vt:variant>
        <vt:lpwstr>http://www.ecss.mobi/index.php?option=com_content&amp;view=article&amp;id=284:congress2011debriefing&amp;catid=56:media-releases&amp;Itemid=118</vt:lpwstr>
      </vt:variant>
      <vt:variant>
        <vt:lpwstr/>
      </vt:variant>
      <vt:variant>
        <vt:i4>4456471</vt:i4>
      </vt:variant>
      <vt:variant>
        <vt:i4>42</vt:i4>
      </vt:variant>
      <vt:variant>
        <vt:i4>0</vt:i4>
      </vt:variant>
      <vt:variant>
        <vt:i4>5</vt:i4>
      </vt:variant>
      <vt:variant>
        <vt:lpwstr>http://www.ecss-congress.eu/</vt:lpwstr>
      </vt:variant>
      <vt:variant>
        <vt:lpwstr/>
      </vt:variant>
      <vt:variant>
        <vt:i4>3145835</vt:i4>
      </vt:variant>
      <vt:variant>
        <vt:i4>39</vt:i4>
      </vt:variant>
      <vt:variant>
        <vt:i4>0</vt:i4>
      </vt:variant>
      <vt:variant>
        <vt:i4>5</vt:i4>
      </vt:variant>
      <vt:variant>
        <vt:lpwstr>wghECSS.doc</vt:lpwstr>
      </vt:variant>
      <vt:variant>
        <vt:lpwstr/>
      </vt:variant>
      <vt:variant>
        <vt:i4>3866751</vt:i4>
      </vt:variant>
      <vt:variant>
        <vt:i4>36</vt:i4>
      </vt:variant>
      <vt:variant>
        <vt:i4>0</vt:i4>
      </vt:variant>
      <vt:variant>
        <vt:i4>5</vt:i4>
      </vt:variant>
      <vt:variant>
        <vt:lpwstr>wghECSS.pdf</vt:lpwstr>
      </vt:variant>
      <vt:variant>
        <vt:lpwstr/>
      </vt:variant>
      <vt:variant>
        <vt:i4>4849738</vt:i4>
      </vt:variant>
      <vt:variant>
        <vt:i4>33</vt:i4>
      </vt:variant>
      <vt:variant>
        <vt:i4>0</vt:i4>
      </vt:variant>
      <vt:variant>
        <vt:i4>5</vt:i4>
      </vt:variant>
      <vt:variant>
        <vt:lpwstr/>
      </vt:variant>
      <vt:variant>
        <vt:lpwstr>_Training_</vt:lpwstr>
      </vt:variant>
      <vt:variant>
        <vt:i4>4194424</vt:i4>
      </vt:variant>
      <vt:variant>
        <vt:i4>30</vt:i4>
      </vt:variant>
      <vt:variant>
        <vt:i4>0</vt:i4>
      </vt:variant>
      <vt:variant>
        <vt:i4>5</vt:i4>
      </vt:variant>
      <vt:variant>
        <vt:lpwstr/>
      </vt:variant>
      <vt:variant>
        <vt:lpwstr>_Talent_Identification_and</vt:lpwstr>
      </vt:variant>
      <vt:variant>
        <vt:i4>262179</vt:i4>
      </vt:variant>
      <vt:variant>
        <vt:i4>27</vt:i4>
      </vt:variant>
      <vt:variant>
        <vt:i4>0</vt:i4>
      </vt:variant>
      <vt:variant>
        <vt:i4>5</vt:i4>
      </vt:variant>
      <vt:variant>
        <vt:lpwstr/>
      </vt:variant>
      <vt:variant>
        <vt:lpwstr>_Performance_and_Game</vt:lpwstr>
      </vt:variant>
      <vt:variant>
        <vt:i4>5898273</vt:i4>
      </vt:variant>
      <vt:variant>
        <vt:i4>24</vt:i4>
      </vt:variant>
      <vt:variant>
        <vt:i4>0</vt:i4>
      </vt:variant>
      <vt:variant>
        <vt:i4>5</vt:i4>
      </vt:variant>
      <vt:variant>
        <vt:lpwstr/>
      </vt:variant>
      <vt:variant>
        <vt:lpwstr>_Tests,_Technology_and</vt:lpwstr>
      </vt:variant>
      <vt:variant>
        <vt:i4>7602243</vt:i4>
      </vt:variant>
      <vt:variant>
        <vt:i4>21</vt:i4>
      </vt:variant>
      <vt:variant>
        <vt:i4>0</vt:i4>
      </vt:variant>
      <vt:variant>
        <vt:i4>5</vt:i4>
      </vt:variant>
      <vt:variant>
        <vt:lpwstr/>
      </vt:variant>
      <vt:variant>
        <vt:lpwstr>_Nutrition_</vt:lpwstr>
      </vt:variant>
      <vt:variant>
        <vt:i4>6422624</vt:i4>
      </vt:variant>
      <vt:variant>
        <vt:i4>18</vt:i4>
      </vt:variant>
      <vt:variant>
        <vt:i4>0</vt:i4>
      </vt:variant>
      <vt:variant>
        <vt:i4>5</vt:i4>
      </vt:variant>
      <vt:variant>
        <vt:lpwstr/>
      </vt:variant>
      <vt:variant>
        <vt:lpwstr>_Acute_Effects</vt:lpwstr>
      </vt:variant>
      <vt:variant>
        <vt:i4>6684773</vt:i4>
      </vt:variant>
      <vt:variant>
        <vt:i4>15</vt:i4>
      </vt:variant>
      <vt:variant>
        <vt:i4>0</vt:i4>
      </vt:variant>
      <vt:variant>
        <vt:i4>5</vt:i4>
      </vt:variant>
      <vt:variant>
        <vt:lpwstr/>
      </vt:variant>
      <vt:variant>
        <vt:lpwstr>psychtalent</vt:lpwstr>
      </vt:variant>
      <vt:variant>
        <vt:i4>6553718</vt:i4>
      </vt:variant>
      <vt:variant>
        <vt:i4>12</vt:i4>
      </vt:variant>
      <vt:variant>
        <vt:i4>0</vt:i4>
      </vt:variant>
      <vt:variant>
        <vt:i4>5</vt:i4>
      </vt:variant>
      <vt:variant>
        <vt:lpwstr/>
      </vt:variant>
      <vt:variant>
        <vt:lpwstr>insole</vt:lpwstr>
      </vt:variant>
      <vt:variant>
        <vt:i4>262155</vt:i4>
      </vt:variant>
      <vt:variant>
        <vt:i4>9</vt:i4>
      </vt:variant>
      <vt:variant>
        <vt:i4>0</vt:i4>
      </vt:variant>
      <vt:variant>
        <vt:i4>5</vt:i4>
      </vt:variant>
      <vt:variant>
        <vt:lpwstr/>
      </vt:variant>
      <vt:variant>
        <vt:lpwstr>SigmundLoland</vt:lpwstr>
      </vt:variant>
      <vt:variant>
        <vt:i4>1704034</vt:i4>
      </vt:variant>
      <vt:variant>
        <vt:i4>6</vt:i4>
      </vt:variant>
      <vt:variant>
        <vt:i4>0</vt:i4>
      </vt:variant>
      <vt:variant>
        <vt:i4>5</vt:i4>
      </vt:variant>
      <vt:variant>
        <vt:lpwstr>mailto:will@clear.net.nz?subject=ECSS%20Conference%20Report</vt:lpwstr>
      </vt:variant>
      <vt:variant>
        <vt:lpwstr/>
      </vt:variant>
      <vt:variant>
        <vt:i4>5373978</vt:i4>
      </vt:variant>
      <vt:variant>
        <vt:i4>3</vt:i4>
      </vt:variant>
      <vt:variant>
        <vt:i4>0</vt:i4>
      </vt:variant>
      <vt:variant>
        <vt:i4>5</vt:i4>
      </vt:variant>
      <vt:variant>
        <vt:lpwstr>http://sportsci.org/2011</vt:lpwstr>
      </vt:variant>
      <vt:variant>
        <vt:lpwstr/>
      </vt:variant>
      <vt:variant>
        <vt:i4>5439513</vt:i4>
      </vt:variant>
      <vt:variant>
        <vt:i4>0</vt:i4>
      </vt:variant>
      <vt:variant>
        <vt:i4>0</vt:i4>
      </vt:variant>
      <vt:variant>
        <vt:i4>5</vt:i4>
      </vt:variant>
      <vt:variant>
        <vt:lpwstr>http://sportsci.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lective Practice for Athletes, Coaches and Sport Scientists at the 2012 Pre-Olympic Sport Conference</dc:title>
  <dc:creator>Will Hopkins</dc:creator>
  <cp:lastModifiedBy>whopkins</cp:lastModifiedBy>
  <cp:revision>17</cp:revision>
  <cp:lastPrinted>2012-08-06T19:34:00Z</cp:lastPrinted>
  <dcterms:created xsi:type="dcterms:W3CDTF">2012-08-03T21:18:00Z</dcterms:created>
  <dcterms:modified xsi:type="dcterms:W3CDTF">2012-10-05T22:26:00Z</dcterms:modified>
</cp:coreProperties>
</file>